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CACF3F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4525A9"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696808"/>
      <w:r w:rsidRPr="00756303">
        <w:lastRenderedPageBreak/>
        <w:t>ABSTRAK</w:t>
      </w:r>
      <w:bookmarkEnd w:id="11"/>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r w:rsidRPr="0035136E">
        <w:rPr>
          <w:rFonts w:cs="Times New Roman"/>
          <w:szCs w:val="24"/>
        </w:rPr>
        <w:t>Halaman Abstrak ditulis maksimal 150 kata yang berisi masalah yang diangkat, metode dan analisa yang digunakan serta temuan hasil analisa/riset yang dilakukan.</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r>
        <w:lastRenderedPageBreak/>
        <w:t>DAFTAR ISI</w:t>
      </w:r>
      <w:bookmarkEnd w:id="12"/>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D00BE5"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D00BE5"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D00BE5"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D00BE5"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D00BE5"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D00BE5"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D00BE5"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D00BE5"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D00BE5"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D00BE5"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D00BE5"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D00BE5"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D00BE5"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D00BE5"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D00BE5"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D00BE5"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D00BE5"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D00BE5"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D00BE5"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D00BE5"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D00BE5"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D00BE5"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D00BE5"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D00BE5"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D00BE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D00BE5"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D00BE5"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D00BE5"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3" w:name="_Toc60696809"/>
      <w:r>
        <w:lastRenderedPageBreak/>
        <w:t>DAFTAR GAMBAR</w:t>
      </w:r>
      <w:bookmarkEnd w:id="13"/>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lastRenderedPageBreak/>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D00BE5">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D00BE5">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4" w:name="_Toc60696810"/>
      <w:r>
        <w:lastRenderedPageBreak/>
        <w:t>DAFTAR TABEL</w:t>
      </w:r>
      <w:bookmarkEnd w:id="14"/>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5" w:name="_Toc60696811"/>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25ECBD91" w14:textId="77777777" w:rsidR="00AF61D4" w:rsidRPr="00CD4BBA" w:rsidRDefault="00AF61D4" w:rsidP="00321B4C">
      <w:pPr>
        <w:pStyle w:val="Standard"/>
        <w:spacing w:line="48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696813"/>
      <w:r w:rsidRPr="66309B5A">
        <w:rPr>
          <w:rFonts w:eastAsia="Times New Roman" w:cs="Times New Roman"/>
          <w:szCs w:val="24"/>
          <w:lang w:val="id-ID"/>
        </w:rPr>
        <w:t>Latar Belakang</w:t>
      </w:r>
      <w:bookmarkEnd w:id="17"/>
      <w:bookmarkEnd w:id="18"/>
      <w:bookmarkEnd w:id="19"/>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696814"/>
      <w:r w:rsidRPr="66309B5A">
        <w:rPr>
          <w:rFonts w:eastAsia="Times New Roman" w:cs="Times New Roman"/>
          <w:szCs w:val="24"/>
          <w:lang w:val="id-ID"/>
        </w:rPr>
        <w:t>R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696815"/>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696816"/>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696817"/>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696818"/>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4" w:name="_Toc60696820"/>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696821"/>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8" w:name="_Toc60696822"/>
      <w:r w:rsidRPr="0044542D">
        <w:rPr>
          <w:rFonts w:eastAsia="Times New Roman"/>
          <w:lang w:val="id-ID"/>
        </w:rPr>
        <w:t>Sistematika Penulisan</w:t>
      </w:r>
      <w:bookmarkEnd w:id="38"/>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9" w:name="page4"/>
      <w:bookmarkEnd w:id="39"/>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3"/>
          <w:footerReference w:type="default" r:id="rId14"/>
          <w:footerReference w:type="first" r:id="rId15"/>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1206B660" w:rsidR="007A6667" w:rsidRDefault="007A6667" w:rsidP="007A6667">
      <w:pPr>
        <w:pStyle w:val="Heading1"/>
      </w:pPr>
      <w:bookmarkStart w:id="40" w:name="_Toc60696823"/>
      <w:r>
        <w:lastRenderedPageBreak/>
        <w:t>BAB II</w:t>
      </w:r>
      <w:r>
        <w:br/>
      </w:r>
      <w:r w:rsidR="0044542D">
        <w:t>KAJIAN</w:t>
      </w:r>
      <w:r>
        <w:t xml:space="preserve"> PUSTAKA</w:t>
      </w:r>
      <w:bookmarkEnd w:id="40"/>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akan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36D613D8" w14:textId="77777777" w:rsidR="00BB113A" w:rsidRDefault="00BB113A" w:rsidP="00BB113A">
      <w:pPr>
        <w:pStyle w:val="Heading2"/>
        <w:keepNext w:val="0"/>
        <w:keepLines w:val="0"/>
        <w:suppressAutoHyphens/>
        <w:autoSpaceDN w:val="0"/>
        <w:spacing w:before="0"/>
        <w:ind w:right="49"/>
        <w:textAlignment w:val="baseline"/>
        <w:rPr>
          <w:rFonts w:cs="Times New Roman"/>
          <w:szCs w:val="24"/>
        </w:rPr>
      </w:pPr>
      <w:bookmarkStart w:id="41" w:name="_Toc50499334"/>
      <w:bookmarkStart w:id="42" w:name="_Toc60696824"/>
    </w:p>
    <w:p w14:paraId="75290B71" w14:textId="77777777" w:rsidR="00BB113A" w:rsidRDefault="00BB113A">
      <w:pPr>
        <w:spacing w:after="160" w:line="259" w:lineRule="auto"/>
        <w:jc w:val="left"/>
        <w:rPr>
          <w:rFonts w:eastAsiaTheme="majorEastAsia" w:cs="Times New Roman"/>
          <w:b/>
          <w:szCs w:val="24"/>
        </w:rPr>
      </w:pPr>
      <w:r>
        <w:rPr>
          <w:rFonts w:cs="Times New Roman"/>
          <w:szCs w:val="24"/>
        </w:rPr>
        <w:br w:type="page"/>
      </w:r>
    </w:p>
    <w:p w14:paraId="4A838153" w14:textId="0A753A31" w:rsidR="007A6667" w:rsidRDefault="00BB113A" w:rsidP="00BB113A">
      <w:pPr>
        <w:pStyle w:val="Heading1"/>
      </w:pPr>
      <w:r>
        <w:rPr>
          <w:lang w:val="id-ID"/>
        </w:rPr>
        <w:lastRenderedPageBreak/>
        <w:t>BAB III</w:t>
      </w:r>
      <w:r>
        <w:br/>
      </w:r>
      <w:r w:rsidRPr="001F49B6">
        <w:t>PROFIL PERUSAHAAN</w:t>
      </w:r>
      <w:bookmarkEnd w:id="41"/>
      <w:bookmarkEnd w:id="42"/>
    </w:p>
    <w:p w14:paraId="38D40C9B" w14:textId="77777777" w:rsidR="00BB113A" w:rsidRPr="00BB113A" w:rsidRDefault="00BB113A" w:rsidP="00BB113A">
      <w:pPr>
        <w:spacing w:line="480" w:lineRule="auto"/>
      </w:pPr>
    </w:p>
    <w:p w14:paraId="0A6253B3" w14:textId="1C1CDD55" w:rsidR="007A6667" w:rsidRDefault="007A6667" w:rsidP="004D253A">
      <w:pPr>
        <w:ind w:firstLine="851"/>
        <w:rPr>
          <w:rFonts w:cs="Times New Roman"/>
          <w:szCs w:val="24"/>
          <w:shd w:val="clear" w:color="auto" w:fill="FFFFFF"/>
        </w:rPr>
      </w:pPr>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3" w:name="_Toc42811814"/>
      <w:bookmarkStart w:id="44" w:name="_Toc50297124"/>
      <w:bookmarkStart w:id="45" w:name="_Toc60697064"/>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1</w:t>
      </w:r>
      <w:r w:rsidR="0053187C">
        <w:rPr>
          <w:noProof/>
        </w:rPr>
        <w:fldChar w:fldCharType="end"/>
      </w:r>
      <w:r w:rsidRPr="003F6B3E">
        <w:rPr>
          <w:rFonts w:cs="Times New Roman"/>
        </w:rPr>
        <w:t xml:space="preserve"> </w:t>
      </w:r>
      <w:r w:rsidRPr="002C4DDF">
        <w:rPr>
          <w:rFonts w:cs="Times New Roman"/>
          <w:b w:val="0"/>
          <w:iCs w:val="0"/>
        </w:rPr>
        <w:t>Lokasi dan Kontak</w:t>
      </w:r>
      <w:bookmarkEnd w:id="43"/>
      <w:bookmarkEnd w:id="44"/>
      <w:bookmarkEnd w:id="45"/>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6" w:name="_Toc60696825"/>
      <w:bookmarkStart w:id="47" w:name="_Toc50499335"/>
      <w:r w:rsidRPr="0044542D">
        <w:rPr>
          <w:rFonts w:cs="Times New Roman"/>
        </w:rPr>
        <w:t>Visi Misi</w:t>
      </w:r>
      <w:bookmarkEnd w:id="46"/>
      <w:r w:rsidRPr="0044542D">
        <w:rPr>
          <w:rFonts w:cs="Times New Roman"/>
        </w:rPr>
        <w:t xml:space="preserve"> </w:t>
      </w:r>
      <w:bookmarkEnd w:id="47"/>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8" w:name="_Toc50499336"/>
      <w:r w:rsidRPr="002612B8">
        <w:rPr>
          <w:rFonts w:cs="Times New Roman"/>
        </w:rPr>
        <w:t>Visi</w:t>
      </w:r>
      <w:bookmarkEnd w:id="48"/>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49" w:name="_Toc50499337"/>
      <w:r w:rsidRPr="002612B8">
        <w:t>Misi</w:t>
      </w:r>
      <w:bookmarkEnd w:id="49"/>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50" w:name="_Toc50499338"/>
      <w:bookmarkStart w:id="51" w:name="_Toc60696826"/>
      <w:r w:rsidRPr="004D253A">
        <w:rPr>
          <w:rFonts w:cs="Times New Roman"/>
        </w:rPr>
        <w:lastRenderedPageBreak/>
        <w:t>Struktur Organisasi</w:t>
      </w:r>
      <w:bookmarkEnd w:id="50"/>
      <w:bookmarkEnd w:id="51"/>
    </w:p>
    <w:p w14:paraId="04252188" w14:textId="7FDE179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2" w:name="_Toc50297125"/>
      <w:bookmarkStart w:id="53" w:name="_Toc60697065"/>
      <w:r w:rsidRPr="003F6B3E">
        <w:rPr>
          <w:rFonts w:cs="Times New Roman"/>
        </w:rPr>
        <w:t xml:space="preserve">Gambar 2.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2"/>
      <w:bookmarkEnd w:id="53"/>
    </w:p>
    <w:p w14:paraId="20AEE5AC" w14:textId="4654A4DF" w:rsidR="007A6667" w:rsidRDefault="007A6667" w:rsidP="007A6667">
      <w:pPr>
        <w:ind w:firstLine="851"/>
        <w:rPr>
          <w:rFonts w:cs="Times New Roman"/>
        </w:rPr>
      </w:pPr>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4" w:name="_Toc60696827"/>
      <w:r>
        <w:t>Konsep Bahasa Pemrograman</w:t>
      </w:r>
      <w:bookmarkEnd w:id="54"/>
      <w:r>
        <w:t xml:space="preserve"> </w:t>
      </w:r>
    </w:p>
    <w:p w14:paraId="08BA4D3E" w14:textId="77777777" w:rsidR="007A6667" w:rsidRDefault="007A6667" w:rsidP="007A6667">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lastRenderedPageBreak/>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terjemah berupa assembler. </w:t>
      </w:r>
    </w:p>
    <w:p w14:paraId="0BBB653F" w14:textId="1CD3A84E" w:rsidR="007A6667" w:rsidRDefault="007A6667" w:rsidP="007A6667">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5" w:name="_Toc60696828"/>
      <w:r>
        <w:t>Pemrograman Web</w:t>
      </w:r>
      <w:bookmarkEnd w:id="55"/>
    </w:p>
    <w:p w14:paraId="1A684069" w14:textId="77777777" w:rsidR="004D253A" w:rsidRDefault="004D253A" w:rsidP="004D253A">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26201D97" w14:textId="77E15434" w:rsidR="007A6667" w:rsidRPr="004D253A" w:rsidRDefault="007A6667" w:rsidP="004D253A">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6" w:name="_Toc60696829"/>
      <w:r>
        <w:rPr>
          <w:rStyle w:val="normaltextrun"/>
          <w:bCs/>
          <w:lang w:val="id-ID"/>
        </w:rPr>
        <w:lastRenderedPageBreak/>
        <w:t>Bahasa Pemrograman Web</w:t>
      </w:r>
      <w:bookmarkEnd w:id="56"/>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7" w:name="_Toc60696830"/>
      <w:r>
        <w:t>Konsep MVC</w:t>
      </w:r>
      <w:bookmarkEnd w:id="57"/>
      <w:r w:rsidRPr="00462BB2">
        <w:rPr>
          <w:lang w:val="id-ID"/>
        </w:rPr>
        <w:t xml:space="preserve"> </w:t>
      </w:r>
    </w:p>
    <w:p w14:paraId="670A38D9" w14:textId="5C44C026" w:rsidR="007A6667" w:rsidRPr="007E292F" w:rsidRDefault="007A6667" w:rsidP="007A6667">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8" w:name="_Toc60696831"/>
      <w:r w:rsidRPr="00020B33">
        <w:t>Model</w:t>
      </w:r>
      <w:bookmarkEnd w:id="58"/>
    </w:p>
    <w:p w14:paraId="735F2A52" w14:textId="77777777" w:rsidR="007A6667" w:rsidRDefault="007A6667" w:rsidP="007A6667">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59" w:name="_Toc60696832"/>
      <w:r w:rsidRPr="00020B33">
        <w:lastRenderedPageBreak/>
        <w:t>View</w:t>
      </w:r>
      <w:bookmarkEnd w:id="59"/>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60" w:name="_Toc60696833"/>
      <w:r w:rsidRPr="00020B33">
        <w:t>Controller</w:t>
      </w:r>
      <w:bookmarkEnd w:id="60"/>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1" w:name="_Toc60696834"/>
      <w:r>
        <w:t>Framework</w:t>
      </w:r>
      <w:bookmarkEnd w:id="61"/>
      <w:r w:rsidRPr="00462BB2">
        <w:rPr>
          <w:lang w:val="id-ID"/>
        </w:rPr>
        <w:t xml:space="preserve"> </w:t>
      </w:r>
    </w:p>
    <w:p w14:paraId="4D157B5E" w14:textId="78B0AEF1" w:rsidR="007A6667" w:rsidRPr="005D696A" w:rsidRDefault="007A6667" w:rsidP="007A6667">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2"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2"/>
    </w:p>
    <w:p w14:paraId="1AF11846" w14:textId="77777777" w:rsidR="007A6667" w:rsidRDefault="007A6667" w:rsidP="007A6667">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w:t>
      </w:r>
      <w:r>
        <w:rPr>
          <w:rFonts w:cs="Times New Roman"/>
          <w:szCs w:val="24"/>
        </w:rPr>
        <w:lastRenderedPageBreak/>
        <w:t xml:space="preserve">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2E3CF2A6" w14:textId="77777777" w:rsidR="007A6667" w:rsidRDefault="007A6667" w:rsidP="007A6667">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3" w:name="_Toc60697066"/>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3</w:t>
      </w:r>
      <w:r w:rsidR="0053187C">
        <w:rPr>
          <w:noProof/>
        </w:rPr>
        <w:fldChar w:fldCharType="end"/>
      </w:r>
      <w:r w:rsidRPr="003D213B">
        <w:rPr>
          <w:rFonts w:cs="Times New Roman"/>
          <w:szCs w:val="20"/>
        </w:rPr>
        <w:t xml:space="preserve"> Perbandingan PHP Biasa dengan CodeIgniter</w:t>
      </w:r>
      <w:bookmarkEnd w:id="63"/>
    </w:p>
    <w:p w14:paraId="0733E5EE" w14:textId="59C0C481" w:rsidR="007A6667" w:rsidRDefault="007A6667" w:rsidP="007A6667">
      <w:pPr>
        <w:ind w:firstLine="851"/>
        <w:rPr>
          <w:rFonts w:cs="Times New Roman"/>
          <w:szCs w:val="24"/>
        </w:rPr>
      </w:pPr>
      <w:r>
        <w:rPr>
          <w:rFonts w:cs="Times New Roman"/>
          <w:szCs w:val="24"/>
        </w:rPr>
        <w:lastRenderedPageBreak/>
        <w:t xml:space="preserve">Gambar 2.3 merupakan perbandingan dari PHP biasa dengan CodeIgniter. Eksekusi PHP biasanya akan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4" w:name="_Toc60696836"/>
      <w:r>
        <w:t>PHP</w:t>
      </w:r>
      <w:bookmarkEnd w:id="64"/>
    </w:p>
    <w:p w14:paraId="46D75018" w14:textId="4AB2BC6C" w:rsidR="007A6667" w:rsidRDefault="007A6667" w:rsidP="007A6667">
      <w:pPr>
        <w:ind w:firstLine="851"/>
        <w:rPr>
          <w:rFonts w:cs="Times New Roman"/>
          <w:szCs w:val="24"/>
        </w:rPr>
      </w:pPr>
      <w:r w:rsidRPr="00510881">
        <w:rPr>
          <w:rFonts w:cs="Times New Roman"/>
          <w:i/>
          <w:szCs w:val="24"/>
        </w:rPr>
        <w:t>Hypertext Preprocessor</w:t>
      </w:r>
      <w:r w:rsidRPr="00510881">
        <w:rPr>
          <w:rFonts w:cs="Times New Roman"/>
          <w:szCs w:val="24"/>
        </w:rPr>
        <w:t xml:space="preserve"> adalah sebuah Bahasa pemograman di sisi server.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xml:space="preserve">, bebas untuk diunduh dan digunakan.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BF3E1FB" w14:textId="77777777" w:rsidR="00F74353" w:rsidRDefault="007A6667" w:rsidP="00F74353">
      <w:pPr>
        <w:ind w:firstLine="851"/>
        <w:rPr>
          <w:rFonts w:cs="Times New Roman"/>
          <w:szCs w:val="24"/>
        </w:rPr>
      </w:pPr>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rsidR="004D253A">
        <w:rPr>
          <w:rFonts w:cs="Times New Roman"/>
          <w:szCs w:val="24"/>
        </w:rPr>
        <w:t>.</w:t>
      </w:r>
    </w:p>
    <w:p w14:paraId="0A6047F0" w14:textId="216ECAA2" w:rsidR="00F74353" w:rsidRDefault="00F74353" w:rsidP="00F74353">
      <w:pPr>
        <w:rPr>
          <w:rFonts w:cs="Times New Roman"/>
          <w:szCs w:val="24"/>
        </w:rPr>
      </w:pPr>
    </w:p>
    <w:p w14:paraId="32607DD2" w14:textId="77777777" w:rsidR="00F74353" w:rsidRDefault="00F74353">
      <w:pPr>
        <w:spacing w:after="160" w:line="259" w:lineRule="auto"/>
        <w:jc w:val="left"/>
        <w:rPr>
          <w:rFonts w:cs="Times New Roman"/>
          <w:szCs w:val="24"/>
        </w:rPr>
      </w:pPr>
      <w:r>
        <w:rPr>
          <w:rFonts w:cs="Times New Roman"/>
          <w:szCs w:val="24"/>
        </w:rPr>
        <w:br w:type="page"/>
      </w:r>
    </w:p>
    <w:p w14:paraId="32D4A658" w14:textId="77777777" w:rsidR="005D2B66" w:rsidRDefault="005D2B66" w:rsidP="00F74353">
      <w:pPr>
        <w:pStyle w:val="Heading1"/>
        <w:sectPr w:rsidR="005D2B66" w:rsidSect="00556435">
          <w:headerReference w:type="default" r:id="rId19"/>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r>
        <w:lastRenderedPageBreak/>
        <w:t>BAB IV</w:t>
      </w:r>
      <w:r>
        <w:br/>
      </w:r>
      <w:r w:rsidRPr="00766FB3">
        <w:t>METODOLOGI MAGANG INDUSTRI TI</w:t>
      </w:r>
    </w:p>
    <w:p w14:paraId="273B1A5B" w14:textId="77D494F2" w:rsidR="00F74353" w:rsidRPr="00F74353" w:rsidRDefault="00F74353" w:rsidP="00F74353">
      <w:pPr>
        <w:rPr>
          <w:rFonts w:cs="Times New Roman"/>
          <w:szCs w:val="24"/>
          <w:lang w:val="id-ID"/>
        </w:rPr>
      </w:pPr>
    </w:p>
    <w:p w14:paraId="331FD17E" w14:textId="77777777" w:rsidR="00F74353" w:rsidRDefault="00F74353">
      <w:pPr>
        <w:spacing w:after="160" w:line="259" w:lineRule="auto"/>
        <w:jc w:val="left"/>
        <w:rPr>
          <w:rFonts w:cs="Times New Roman"/>
          <w:szCs w:val="24"/>
        </w:rPr>
      </w:pPr>
      <w:r>
        <w:rPr>
          <w:rFonts w:cs="Times New Roman"/>
          <w:szCs w:val="24"/>
        </w:rPr>
        <w:br w:type="page"/>
      </w:r>
    </w:p>
    <w:p w14:paraId="126D1285" w14:textId="77777777" w:rsidR="005D2B66" w:rsidRDefault="005D2B66" w:rsidP="00E525BA">
      <w:pPr>
        <w:pStyle w:val="Heading1"/>
        <w:sectPr w:rsidR="005D2B66" w:rsidSect="00556435">
          <w:pgSz w:w="11906" w:h="16838" w:code="9"/>
          <w:pgMar w:top="1872" w:right="1872" w:bottom="1872" w:left="2016" w:header="567" w:footer="567" w:gutter="0"/>
          <w:cols w:space="720"/>
          <w:titlePg/>
          <w:docGrid w:linePitch="360"/>
        </w:sectPr>
      </w:pPr>
      <w:bookmarkStart w:id="65" w:name="_Toc60696837"/>
    </w:p>
    <w:p w14:paraId="7AC1FE91" w14:textId="22FE576F" w:rsidR="00E525BA" w:rsidRDefault="00FC4216" w:rsidP="00E525BA">
      <w:pPr>
        <w:pStyle w:val="Heading1"/>
      </w:pPr>
      <w:r>
        <w:lastRenderedPageBreak/>
        <w:t xml:space="preserve">BAB </w:t>
      </w:r>
      <w:r w:rsidR="00F74353">
        <w:rPr>
          <w:lang w:val="id-ID"/>
        </w:rPr>
        <w:t>V</w:t>
      </w:r>
      <w:r w:rsidR="007A6667">
        <w:br/>
        <w:t>HASIL DAN PEMBAHASAN</w:t>
      </w:r>
      <w:bookmarkEnd w:id="65"/>
    </w:p>
    <w:p w14:paraId="2B045003" w14:textId="77777777" w:rsidR="00037785" w:rsidRPr="00037785" w:rsidRDefault="00037785" w:rsidP="00037785">
      <w:pPr>
        <w:spacing w:line="480" w:lineRule="auto"/>
      </w:pPr>
    </w:p>
    <w:p w14:paraId="63B89400" w14:textId="2FE4DB2F" w:rsidR="00E525BA" w:rsidRPr="00E525BA" w:rsidRDefault="00357495" w:rsidP="00E525BA">
      <w:r>
        <w:tab/>
        <w:t xml:space="preserve">Bab III akan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E56C9">
      <w:pPr>
        <w:pStyle w:val="ListParagraph"/>
        <w:numPr>
          <w:ilvl w:val="3"/>
          <w:numId w:val="3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w:t>
            </w:r>
            <w:r w:rsidRPr="00B43A4F">
              <w:rPr>
                <w:rFonts w:ascii="Courier New" w:hAnsi="Courier New" w:cs="Courier New"/>
                <w:sz w:val="20"/>
              </w:rPr>
              <w:lastRenderedPageBreak/>
              <w:t>'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B43A4F">
            <w:pPr>
              <w:keepNext/>
              <w:spacing w:line="240" w:lineRule="auto"/>
              <w:rPr>
                <w:rFonts w:ascii="Courier New" w:hAnsi="Courier New" w:cs="Courier New"/>
                <w:sz w:val="20"/>
              </w:rPr>
            </w:pPr>
            <w:r>
              <w:rPr>
                <w:rFonts w:ascii="Courier New" w:hAnsi="Courier New" w:cs="Courier New"/>
                <w:sz w:val="20"/>
              </w:rPr>
              <w:t>}</w:t>
            </w:r>
          </w:p>
        </w:tc>
      </w:tr>
    </w:tbl>
    <w:p w14:paraId="72605F89" w14:textId="16D77AA4" w:rsidR="00AD78A9" w:rsidRPr="00B43A4F" w:rsidRDefault="00B43A4F" w:rsidP="00B43A4F">
      <w:pPr>
        <w:pStyle w:val="Caption"/>
        <w:rPr>
          <w:b w:val="0"/>
        </w:rPr>
      </w:pPr>
      <w:r>
        <w:lastRenderedPageBreak/>
        <w:t xml:space="preserve">Kode Program 3. </w:t>
      </w:r>
      <w:r w:rsidR="0053187C">
        <w:rPr>
          <w:noProof/>
        </w:rPr>
        <w:fldChar w:fldCharType="begin"/>
      </w:r>
      <w:r w:rsidR="0053187C">
        <w:rPr>
          <w:noProof/>
        </w:rPr>
        <w:instrText xml:space="preserve"> SEQ Kode_Program_3. \* ARABIC </w:instrText>
      </w:r>
      <w:r w:rsidR="0053187C">
        <w:rPr>
          <w:noProof/>
        </w:rPr>
        <w:fldChar w:fldCharType="separate"/>
      </w:r>
      <w:r w:rsidR="0051418B">
        <w:rPr>
          <w:noProof/>
        </w:rPr>
        <w:t>1</w:t>
      </w:r>
      <w:r w:rsidR="0053187C">
        <w:rPr>
          <w:noProof/>
        </w:rPr>
        <w:fldChar w:fldCharType="end"/>
      </w:r>
      <w:r>
        <w:t xml:space="preserve"> </w:t>
      </w:r>
      <w:r w:rsidR="00A03CFE">
        <w:rPr>
          <w:b w:val="0"/>
        </w:rPr>
        <w:t>Penerbitan</w:t>
      </w:r>
      <w:r>
        <w:rPr>
          <w:b w:val="0"/>
        </w:rPr>
        <w:t>_kk_model.php</w:t>
      </w:r>
    </w:p>
    <w:p w14:paraId="7D47E6A6" w14:textId="595B6DC2" w:rsidR="00AE56C9" w:rsidRDefault="00B43A4F" w:rsidP="00B43A4F">
      <w:pPr>
        <w:ind w:firstLine="851"/>
      </w:pPr>
      <w:r>
        <w:t>Kode Program 3.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77777777" w:rsidR="00B43A4F" w:rsidRDefault="00B43A4F" w:rsidP="00AE56C9"/>
    <w:p w14:paraId="319A0FEC" w14:textId="41366FED" w:rsidR="00AE56C9" w:rsidRDefault="004479F0" w:rsidP="00AE56C9">
      <w:pPr>
        <w:pStyle w:val="ListParagraph"/>
        <w:numPr>
          <w:ilvl w:val="3"/>
          <w:numId w:val="3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lastRenderedPageBreak/>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lastRenderedPageBreak/>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F16E6B">
            <w:pPr>
              <w:pStyle w:val="KodeProgram"/>
              <w:keepNext/>
            </w:pPr>
            <w:r>
              <w:t>}</w:t>
            </w:r>
          </w:p>
        </w:tc>
      </w:tr>
    </w:tbl>
    <w:p w14:paraId="0D7D12B0" w14:textId="4FD191BD" w:rsidR="00F16E6B" w:rsidRDefault="00F16E6B" w:rsidP="00F16E6B">
      <w:pPr>
        <w:pStyle w:val="Caption"/>
        <w:rPr>
          <w:b w:val="0"/>
        </w:rPr>
      </w:pPr>
      <w:r>
        <w:lastRenderedPageBreak/>
        <w:t xml:space="preserve">Kode Program 3. </w:t>
      </w:r>
      <w:fldSimple w:instr=" SEQ Kode_Program_3. \* ARABIC ">
        <w:r w:rsidR="0051418B">
          <w:rPr>
            <w:noProof/>
          </w:rPr>
          <w:t>2</w:t>
        </w:r>
      </w:fldSimple>
      <w:r w:rsidR="00A03CFE">
        <w:rPr>
          <w:b w:val="0"/>
        </w:rPr>
        <w:t xml:space="preserve"> Penerbitan</w:t>
      </w:r>
      <w:r>
        <w:rPr>
          <w:b w:val="0"/>
        </w:rPr>
        <w:t>_ktp_model.php</w:t>
      </w:r>
    </w:p>
    <w:p w14:paraId="52584ECD" w14:textId="00AD658A" w:rsidR="00F16E6B" w:rsidRPr="00F16E6B" w:rsidRDefault="00F16E6B" w:rsidP="00F16E6B">
      <w:pPr>
        <w:ind w:firstLine="851"/>
      </w:pPr>
      <w:r>
        <w:t>Kode Program 3.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77777777" w:rsidR="00AE56C9" w:rsidRDefault="00AE56C9" w:rsidP="00AE56C9"/>
    <w:p w14:paraId="02EDE5AF" w14:textId="64BE4EC9" w:rsidR="00AE56C9" w:rsidRDefault="004479F0" w:rsidP="00AE56C9">
      <w:pPr>
        <w:pStyle w:val="ListParagraph"/>
        <w:numPr>
          <w:ilvl w:val="3"/>
          <w:numId w:val="3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lastRenderedPageBreak/>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270885">
            <w:pPr>
              <w:pStyle w:val="KodeProgram"/>
              <w:keepNext/>
            </w:pPr>
            <w:r>
              <w:t>}</w:t>
            </w:r>
          </w:p>
        </w:tc>
      </w:tr>
    </w:tbl>
    <w:p w14:paraId="0FFE159E" w14:textId="5EF14B70" w:rsidR="00270885" w:rsidRDefault="00270885" w:rsidP="00270885">
      <w:pPr>
        <w:pStyle w:val="Caption"/>
        <w:rPr>
          <w:b w:val="0"/>
        </w:rPr>
      </w:pPr>
      <w:r>
        <w:lastRenderedPageBreak/>
        <w:t xml:space="preserve">Kode Program 3. </w:t>
      </w:r>
      <w:fldSimple w:instr=" SEQ Kode_Program_3. \* ARABIC ">
        <w:r w:rsidR="0051418B">
          <w:rPr>
            <w:noProof/>
          </w:rPr>
          <w:t>3</w:t>
        </w:r>
      </w:fldSimple>
      <w:r w:rsidR="00A03CFE">
        <w:rPr>
          <w:b w:val="0"/>
        </w:rPr>
        <w:t xml:space="preserve"> Penerbitan</w:t>
      </w:r>
      <w:r>
        <w:rPr>
          <w:b w:val="0"/>
        </w:rPr>
        <w:t>_kk.php</w:t>
      </w:r>
    </w:p>
    <w:p w14:paraId="37ACD4F4" w14:textId="4A108E1B" w:rsidR="00270885" w:rsidRPr="00270885" w:rsidRDefault="00270885" w:rsidP="00270885">
      <w:pPr>
        <w:ind w:firstLine="851"/>
      </w:pPr>
      <w:r>
        <w:t xml:space="preserve">Kode Program 3.3 adalah kode program yang digunakan untuk menerima </w:t>
      </w:r>
      <w:r w:rsidRPr="006D67F4">
        <w:rPr>
          <w:i/>
        </w:rPr>
        <w:t>request</w:t>
      </w:r>
      <w:r>
        <w:t xml:space="preserve"> berdasarkan </w:t>
      </w:r>
      <w:r w:rsidRPr="006D67F4">
        <w:rPr>
          <w:i/>
        </w:rPr>
        <w:t>route mapping</w:t>
      </w:r>
      <w:r>
        <w:t xml:space="preserve"> untuk pengajuan KK dan melakukan </w:t>
      </w:r>
      <w:r w:rsidRPr="006D67F4">
        <w:rPr>
          <w:i/>
        </w:rPr>
        <w:t>load view</w:t>
      </w:r>
      <w:r w:rsidR="006D67F4">
        <w:t xml:space="preserve"> dengan data yang telah didapatkan dari model.</w:t>
      </w:r>
    </w:p>
    <w:p w14:paraId="79429CAC" w14:textId="77777777" w:rsidR="00AE56C9" w:rsidRDefault="00AE56C9" w:rsidP="00AE56C9"/>
    <w:p w14:paraId="080FB7DA" w14:textId="53A640D4" w:rsidR="00AE56C9" w:rsidRDefault="004479F0" w:rsidP="00AE56C9">
      <w:pPr>
        <w:pStyle w:val="ListParagraph"/>
        <w:numPr>
          <w:ilvl w:val="3"/>
          <w:numId w:val="3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lastRenderedPageBreak/>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F15394">
            <w:pPr>
              <w:pStyle w:val="KodeProgram"/>
              <w:keepNext/>
            </w:pPr>
            <w:r>
              <w:t>}</w:t>
            </w:r>
          </w:p>
        </w:tc>
      </w:tr>
    </w:tbl>
    <w:p w14:paraId="46E47191" w14:textId="5AE1EFEF" w:rsidR="006D67F4" w:rsidRDefault="00F15394" w:rsidP="00F15394">
      <w:pPr>
        <w:pStyle w:val="Caption"/>
        <w:rPr>
          <w:b w:val="0"/>
        </w:rPr>
      </w:pPr>
      <w:r>
        <w:lastRenderedPageBreak/>
        <w:t xml:space="preserve">Kode Program 3. </w:t>
      </w:r>
      <w:fldSimple w:instr=" SEQ Kode_Program_3. \* ARABIC ">
        <w:r w:rsidR="0051418B">
          <w:rPr>
            <w:noProof/>
          </w:rPr>
          <w:t>4</w:t>
        </w:r>
      </w:fldSimple>
      <w:r w:rsidR="00A03CFE">
        <w:rPr>
          <w:b w:val="0"/>
        </w:rPr>
        <w:t xml:space="preserve"> Penerbitan</w:t>
      </w:r>
      <w:r>
        <w:rPr>
          <w:b w:val="0"/>
        </w:rPr>
        <w:t>_ktp.php</w:t>
      </w:r>
    </w:p>
    <w:p w14:paraId="1F6EE2C7" w14:textId="04E15DA6" w:rsidR="00F15394" w:rsidRPr="00F15394" w:rsidRDefault="00F15394" w:rsidP="00F15394">
      <w:pPr>
        <w:ind w:firstLine="851"/>
      </w:pPr>
      <w:r>
        <w:t xml:space="preserve">Kode Program 3.4 adalah kode program yang digunakan untuk menerima </w:t>
      </w:r>
      <w:r w:rsidRPr="00F15394">
        <w:rPr>
          <w:i/>
        </w:rPr>
        <w:t>request</w:t>
      </w:r>
      <w:r>
        <w:t xml:space="preserve"> berdasarkan </w:t>
      </w:r>
      <w:r w:rsidRPr="001051D5">
        <w:rPr>
          <w:i/>
        </w:rPr>
        <w:t>route mapping</w:t>
      </w:r>
      <w:r>
        <w:t xml:space="preserve"> untuk pengajuan KTP dan melakukan </w:t>
      </w:r>
      <w:r w:rsidRPr="001051D5">
        <w:rPr>
          <w:i/>
        </w:rPr>
        <w:t>load view</w:t>
      </w:r>
      <w:r>
        <w:t xml:space="preserve"> dengan data yang telah didapatkan dari model.</w:t>
      </w:r>
    </w:p>
    <w:p w14:paraId="2CA8BCEF" w14:textId="77777777" w:rsidR="00AE56C9" w:rsidRPr="009B5B8E" w:rsidRDefault="00AE56C9" w:rsidP="00AE56C9"/>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0C6A8414" w14:textId="3641DBE0" w:rsidR="00AB18FE" w:rsidRDefault="00E510EF" w:rsidP="00AB18FE">
      <w:pPr>
        <w:ind w:firstLine="851"/>
      </w:pPr>
      <w:r>
        <w:t>Petugas Capil dapat melakukan perubahan status terhadap suatu pengajuan sehingga masyarakat dapat memantau proses pengerjaan berkas catatan sipil.</w:t>
      </w:r>
    </w:p>
    <w:p w14:paraId="179CFE7D" w14:textId="04E17BCC" w:rsidR="00E510EF" w:rsidRDefault="00E510EF" w:rsidP="00E510EF">
      <w:pPr>
        <w:pStyle w:val="ListParagraph"/>
        <w:numPr>
          <w:ilvl w:val="3"/>
          <w:numId w:val="3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40C962DB" w14:textId="77777777" w:rsidR="00426F47" w:rsidRDefault="00426F47" w:rsidP="00426F47">
            <w:pPr>
              <w:pStyle w:val="KodeProgram"/>
            </w:pPr>
            <w:r>
              <w:t xml:space="preserve">        );</w:t>
            </w:r>
          </w:p>
          <w:p w14:paraId="08E23254" w14:textId="77777777" w:rsidR="00426F47" w:rsidRDefault="00426F47" w:rsidP="00426F47">
            <w:pPr>
              <w:pStyle w:val="KodeProgram"/>
            </w:pP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426F47">
            <w:pPr>
              <w:pStyle w:val="KodeProgram"/>
            </w:pPr>
            <w:r>
              <w:t>}</w:t>
            </w:r>
          </w:p>
        </w:tc>
      </w:tr>
    </w:tbl>
    <w:p w14:paraId="1EBF665D" w14:textId="5688F820" w:rsidR="00F15135" w:rsidRDefault="00F15135" w:rsidP="00F15135">
      <w:pPr>
        <w:pStyle w:val="Caption"/>
        <w:rPr>
          <w:b w:val="0"/>
        </w:rPr>
      </w:pPr>
      <w:r>
        <w:t xml:space="preserve">Kode Program 3. </w:t>
      </w:r>
      <w:fldSimple w:instr=" SEQ Kode_Program_3. \* ARABIC ">
        <w:r w:rsidR="0051418B">
          <w:rPr>
            <w:noProof/>
          </w:rPr>
          <w:t>5</w:t>
        </w:r>
      </w:fldSimple>
      <w:r>
        <w:rPr>
          <w:b w:val="0"/>
        </w:rPr>
        <w:t xml:space="preserve"> </w:t>
      </w:r>
      <w:r w:rsidR="00A03CFE">
        <w:rPr>
          <w:b w:val="0"/>
        </w:rPr>
        <w:t>Penerbitan</w:t>
      </w:r>
      <w:r>
        <w:rPr>
          <w:b w:val="0"/>
        </w:rPr>
        <w:t>_kk_model.php</w:t>
      </w:r>
    </w:p>
    <w:p w14:paraId="45B6B4E3" w14:textId="55F83AF1" w:rsidR="00F15135" w:rsidRDefault="00F15135" w:rsidP="00F15135">
      <w:pPr>
        <w:ind w:firstLine="851"/>
      </w:pPr>
      <w:r>
        <w:t xml:space="preserve">Kode Program 3.5 adalah kode program yang digunakan untuk melakukan perubahan status pengajuan KK pada tabel </w:t>
      </w:r>
      <w:r w:rsidRPr="00F15135">
        <w:rPr>
          <w:rStyle w:val="KodeProgramChar"/>
        </w:rPr>
        <w:t>ta_pengajuan</w:t>
      </w:r>
      <w:r>
        <w:t>.</w:t>
      </w:r>
    </w:p>
    <w:p w14:paraId="0D463DD0" w14:textId="77777777" w:rsidR="00F15135" w:rsidRDefault="00F15135" w:rsidP="00F15135"/>
    <w:p w14:paraId="5B090A6A" w14:textId="78EEE4C8" w:rsidR="00E510EF" w:rsidRDefault="00E510EF" w:rsidP="00E510EF">
      <w:pPr>
        <w:pStyle w:val="ListParagraph"/>
        <w:numPr>
          <w:ilvl w:val="3"/>
          <w:numId w:val="3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426F47">
            <w:pPr>
              <w:pStyle w:val="KodeProgram"/>
              <w:keepNext/>
            </w:pPr>
            <w:r>
              <w:t>}</w:t>
            </w:r>
          </w:p>
        </w:tc>
      </w:tr>
    </w:tbl>
    <w:p w14:paraId="1969DA3F" w14:textId="14F14C47" w:rsidR="00F15135" w:rsidRDefault="00F15135" w:rsidP="00F15135">
      <w:pPr>
        <w:pStyle w:val="Caption"/>
        <w:rPr>
          <w:b w:val="0"/>
        </w:rPr>
      </w:pPr>
      <w:r>
        <w:t xml:space="preserve">Kode Program 3. </w:t>
      </w:r>
      <w:fldSimple w:instr=" SEQ Kode_Program_3. \* ARABIC ">
        <w:r w:rsidR="0051418B">
          <w:rPr>
            <w:noProof/>
          </w:rPr>
          <w:t>6</w:t>
        </w:r>
      </w:fldSimple>
      <w:r w:rsidR="00A03CFE">
        <w:rPr>
          <w:b w:val="0"/>
        </w:rPr>
        <w:t xml:space="preserve"> Penerbitan</w:t>
      </w:r>
      <w:r>
        <w:rPr>
          <w:b w:val="0"/>
        </w:rPr>
        <w:t>_ktp_model.php</w:t>
      </w:r>
    </w:p>
    <w:p w14:paraId="66234D33" w14:textId="32ED8A82" w:rsidR="00F15135" w:rsidRPr="00F15135" w:rsidRDefault="00F15135" w:rsidP="00F15135">
      <w:pPr>
        <w:ind w:firstLine="851"/>
      </w:pPr>
      <w:r>
        <w:t xml:space="preserve">Kode Program 3.6 adalah kode program yang digunakan untuk melakukan perubahan status pengajuan KTP pada tabel </w:t>
      </w:r>
      <w:r w:rsidRPr="00F15135">
        <w:rPr>
          <w:rStyle w:val="KodeProgramChar"/>
        </w:rPr>
        <w:t>ta_pengajuan</w:t>
      </w:r>
      <w:r>
        <w:t>.</w:t>
      </w:r>
    </w:p>
    <w:p w14:paraId="5F0740AC" w14:textId="77777777" w:rsidR="00E510EF" w:rsidRDefault="00E510EF" w:rsidP="00E510EF">
      <w:pPr>
        <w:pStyle w:val="ListParagraph"/>
        <w:ind w:left="851"/>
      </w:pPr>
    </w:p>
    <w:p w14:paraId="5956FB2D" w14:textId="45D2C473" w:rsidR="00E510EF" w:rsidRDefault="00E510EF" w:rsidP="00E510EF">
      <w:pPr>
        <w:pStyle w:val="ListParagraph"/>
        <w:numPr>
          <w:ilvl w:val="3"/>
          <w:numId w:val="3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DC089E">
            <w:pPr>
              <w:pStyle w:val="KodeProgram"/>
              <w:keepNext/>
            </w:pPr>
            <w:r>
              <w:t>}</w:t>
            </w:r>
          </w:p>
        </w:tc>
      </w:tr>
    </w:tbl>
    <w:p w14:paraId="4F9268D7" w14:textId="66CE96CA" w:rsidR="00F15135" w:rsidRDefault="00F15135" w:rsidP="00F15135">
      <w:pPr>
        <w:pStyle w:val="Caption"/>
        <w:rPr>
          <w:b w:val="0"/>
        </w:rPr>
      </w:pPr>
      <w:r>
        <w:t xml:space="preserve">Kode Program 3. </w:t>
      </w:r>
      <w:fldSimple w:instr=" SEQ Kode_Program_3. \* ARABIC ">
        <w:r w:rsidR="0051418B">
          <w:rPr>
            <w:noProof/>
          </w:rPr>
          <w:t>7</w:t>
        </w:r>
      </w:fldSimple>
      <w:r w:rsidR="00A03CFE">
        <w:rPr>
          <w:b w:val="0"/>
        </w:rPr>
        <w:t xml:space="preserve"> Penerbitan</w:t>
      </w:r>
      <w:r>
        <w:rPr>
          <w:b w:val="0"/>
        </w:rPr>
        <w:t>_kk.php</w:t>
      </w:r>
    </w:p>
    <w:p w14:paraId="5DD400B6" w14:textId="5E6307CF" w:rsidR="00F15135" w:rsidRPr="00F15135" w:rsidRDefault="00F15135" w:rsidP="00F15135">
      <w:pPr>
        <w:ind w:firstLine="851"/>
      </w:pPr>
      <w:r>
        <w:t>Kode Program 3.7 adalah kode program yang digunakan untuk menerima request berdasarkan route mapping perubahan status pengajuan KK dan load view dengan data yang telah diubah.</w:t>
      </w:r>
    </w:p>
    <w:p w14:paraId="1BFFA832" w14:textId="77777777" w:rsidR="00E510EF" w:rsidRDefault="00E510EF" w:rsidP="00E510EF"/>
    <w:p w14:paraId="7FCBBB06" w14:textId="41C73F94" w:rsidR="00E510EF" w:rsidRDefault="00E510EF" w:rsidP="00E510EF">
      <w:pPr>
        <w:pStyle w:val="ListParagraph"/>
        <w:numPr>
          <w:ilvl w:val="3"/>
          <w:numId w:val="3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802F5E">
            <w:pPr>
              <w:pStyle w:val="KodeProgram"/>
              <w:keepNext/>
            </w:pPr>
            <w:r>
              <w:t>}</w:t>
            </w:r>
          </w:p>
        </w:tc>
      </w:tr>
    </w:tbl>
    <w:p w14:paraId="62192A25" w14:textId="2EE8FE5E" w:rsidR="005C462E" w:rsidRDefault="005C462E" w:rsidP="005C462E">
      <w:pPr>
        <w:pStyle w:val="Caption"/>
        <w:rPr>
          <w:b w:val="0"/>
        </w:rPr>
      </w:pPr>
      <w:r>
        <w:t xml:space="preserve">Kode Program 3. </w:t>
      </w:r>
      <w:fldSimple w:instr=" SEQ Kode_Program_3. \* ARABIC ">
        <w:r w:rsidR="0051418B">
          <w:rPr>
            <w:noProof/>
          </w:rPr>
          <w:t>8</w:t>
        </w:r>
      </w:fldSimple>
      <w:r>
        <w:rPr>
          <w:b w:val="0"/>
        </w:rPr>
        <w:t xml:space="preserve"> </w:t>
      </w:r>
      <w:r w:rsidR="00A03CFE">
        <w:rPr>
          <w:b w:val="0"/>
        </w:rPr>
        <w:t>Penerbitan</w:t>
      </w:r>
      <w:r>
        <w:rPr>
          <w:b w:val="0"/>
        </w:rPr>
        <w:t>_kk.php</w:t>
      </w:r>
    </w:p>
    <w:p w14:paraId="0027FB99" w14:textId="5ADAECA4" w:rsidR="005C462E" w:rsidRPr="005C462E" w:rsidRDefault="005C462E" w:rsidP="005C462E">
      <w:pPr>
        <w:ind w:firstLine="851"/>
      </w:pPr>
      <w:r>
        <w:t>Kode Program 3.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357495">
      <w:pPr>
        <w:pStyle w:val="Heading3"/>
        <w:numPr>
          <w:ilvl w:val="0"/>
          <w:numId w:val="31"/>
        </w:numPr>
        <w:ind w:left="851" w:hanging="851"/>
      </w:pPr>
      <w:r>
        <w:t>Hasil</w:t>
      </w:r>
    </w:p>
    <w:p w14:paraId="6E1D3576" w14:textId="3F904A1E" w:rsidR="005E387D" w:rsidRP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05A5D8A2" w:rsidR="0004060C" w:rsidRDefault="0004060C" w:rsidP="0004060C">
      <w:pPr>
        <w:pStyle w:val="ListParagraph"/>
        <w:numPr>
          <w:ilvl w:val="3"/>
          <w:numId w:val="3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A52C4C">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5A8E108D" w:rsidR="00323E56" w:rsidRDefault="00323E56" w:rsidP="00323E56">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1</w:t>
      </w:r>
      <w:r w:rsidR="0053187C">
        <w:rPr>
          <w:noProof/>
        </w:rPr>
        <w:fldChar w:fldCharType="end"/>
      </w:r>
      <w:r>
        <w:rPr>
          <w:b w:val="0"/>
        </w:rPr>
        <w:t xml:space="preserve"> Halaman Daftar Pengajuan KK Baru</w:t>
      </w:r>
    </w:p>
    <w:p w14:paraId="25CA3CDF" w14:textId="0EE7F323" w:rsidR="00323E56" w:rsidRDefault="00323E56" w:rsidP="00323E56">
      <w:pPr>
        <w:ind w:firstLine="851"/>
      </w:pPr>
      <w:r>
        <w:t>Gambar 3.1 adalah tampilan dari halaman daftar pengajuan p</w:t>
      </w:r>
      <w:r w:rsidR="000746C8">
        <w:t>enerbitan KK baru. Daftar</w:t>
      </w:r>
      <w:r>
        <w:t xml:space="preserve"> tersebut menampilkan data yang dibutuhkan yaitu NIK pemohon, tanggal permohonan dibuat, status pengajuan dan desa pemohon.</w:t>
      </w:r>
    </w:p>
    <w:p w14:paraId="269A9F0C" w14:textId="77777777" w:rsidR="00323E56" w:rsidRPr="00323E56" w:rsidRDefault="00323E56" w:rsidP="00323E56">
      <w:pPr>
        <w:ind w:firstLine="851"/>
      </w:pPr>
    </w:p>
    <w:p w14:paraId="0EC6AA83" w14:textId="2B3FDBDA" w:rsidR="0004060C" w:rsidRDefault="0004060C" w:rsidP="0004060C">
      <w:pPr>
        <w:pStyle w:val="ListParagraph"/>
        <w:numPr>
          <w:ilvl w:val="3"/>
          <w:numId w:val="3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A52C4C">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6E81A3DA" w:rsidR="00013772" w:rsidRDefault="00013772" w:rsidP="0001377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2</w:t>
      </w:r>
      <w:r w:rsidR="0053187C">
        <w:rPr>
          <w:noProof/>
        </w:rPr>
        <w:fldChar w:fldCharType="end"/>
      </w:r>
      <w:r>
        <w:rPr>
          <w:b w:val="0"/>
        </w:rPr>
        <w:t xml:space="preserve"> Halaman Detail Pengajuan KK Baru</w:t>
      </w:r>
    </w:p>
    <w:p w14:paraId="3640C992" w14:textId="29327F30" w:rsidR="00013772" w:rsidRDefault="00013772" w:rsidP="00013772">
      <w:pPr>
        <w:ind w:firstLine="851"/>
      </w:pPr>
      <w:r>
        <w:t xml:space="preserve">Gambar 3.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621DB841" w14:textId="77777777" w:rsidR="00013772" w:rsidRPr="00013772" w:rsidRDefault="00013772" w:rsidP="00013772">
      <w:pPr>
        <w:ind w:firstLine="851"/>
      </w:pPr>
    </w:p>
    <w:p w14:paraId="1AFCE8B9" w14:textId="7378D1E7" w:rsidR="005E387D" w:rsidRDefault="005E387D" w:rsidP="0004060C">
      <w:pPr>
        <w:pStyle w:val="ListParagraph"/>
        <w:numPr>
          <w:ilvl w:val="3"/>
          <w:numId w:val="3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A52C4C">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654234B5"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3</w:t>
      </w:r>
      <w:r w:rsidR="0053187C">
        <w:rPr>
          <w:noProof/>
        </w:rPr>
        <w:fldChar w:fldCharType="end"/>
      </w:r>
      <w:r>
        <w:rPr>
          <w:b w:val="0"/>
        </w:rPr>
        <w:t xml:space="preserve"> Halaman Detail Form F-1.01</w:t>
      </w:r>
    </w:p>
    <w:p w14:paraId="24D6F358" w14:textId="18DAB568" w:rsidR="00D93CA2" w:rsidRDefault="00D93CA2" w:rsidP="00D93CA2">
      <w:pPr>
        <w:ind w:firstLine="851"/>
      </w:pPr>
      <w:r>
        <w:t>Gambar 3.3 adalah tampilan dari halaman detail form F-1.01 dari suatu pengajuan permohonan KK Baru.</w:t>
      </w:r>
    </w:p>
    <w:p w14:paraId="37ECF75E" w14:textId="77777777" w:rsidR="00D93CA2" w:rsidRPr="00D93CA2" w:rsidRDefault="00D93CA2" w:rsidP="00D93CA2">
      <w:pPr>
        <w:ind w:firstLine="851"/>
      </w:pPr>
    </w:p>
    <w:p w14:paraId="5EAA502E" w14:textId="53B5C230" w:rsidR="0004060C" w:rsidRDefault="0004060C" w:rsidP="0004060C">
      <w:pPr>
        <w:pStyle w:val="ListParagraph"/>
        <w:numPr>
          <w:ilvl w:val="3"/>
          <w:numId w:val="3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A52C4C">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1E387CD7"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4</w:t>
      </w:r>
      <w:r w:rsidR="0053187C">
        <w:rPr>
          <w:noProof/>
        </w:rPr>
        <w:fldChar w:fldCharType="end"/>
      </w:r>
      <w:r>
        <w:rPr>
          <w:b w:val="0"/>
        </w:rPr>
        <w:t xml:space="preserve"> Modal/Pop-up Status Pengajuan</w:t>
      </w:r>
    </w:p>
    <w:p w14:paraId="781A06F0" w14:textId="22A4FEE0" w:rsidR="00D93CA2" w:rsidRDefault="00D93CA2" w:rsidP="00D93CA2">
      <w:pPr>
        <w:ind w:firstLine="851"/>
      </w:pPr>
      <w:r>
        <w:lastRenderedPageBreak/>
        <w:t xml:space="preserve">Gambar 3.4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77777777" w:rsidR="00CE6E82" w:rsidRPr="00D93CA2" w:rsidRDefault="00CE6E82" w:rsidP="00E03594"/>
    <w:p w14:paraId="24D9D464" w14:textId="1E1AE738" w:rsidR="0004060C" w:rsidRDefault="0004060C" w:rsidP="0004060C">
      <w:pPr>
        <w:pStyle w:val="ListParagraph"/>
        <w:numPr>
          <w:ilvl w:val="3"/>
          <w:numId w:val="3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4570B9">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3E793DAA" w:rsidR="00F668E2" w:rsidRDefault="00EE0AFD" w:rsidP="00F668E2">
      <w:pPr>
        <w:pStyle w:val="Caption"/>
        <w:rPr>
          <w:b w:val="0"/>
        </w:rPr>
      </w:pPr>
      <w:proofErr w:type="gramStart"/>
      <w:r>
        <w:t>Gambar 3</w:t>
      </w:r>
      <w:r w:rsidR="00F668E2">
        <w:t>.</w:t>
      </w:r>
      <w:proofErr w:type="gramEnd"/>
      <w:r w:rsidR="00F668E2">
        <w:t xml:space="preserve"> </w:t>
      </w:r>
      <w:r w:rsidR="0053187C">
        <w:rPr>
          <w:noProof/>
        </w:rPr>
        <w:fldChar w:fldCharType="begin"/>
      </w:r>
      <w:r w:rsidR="0053187C">
        <w:rPr>
          <w:noProof/>
        </w:rPr>
        <w:instrText xml:space="preserve"> SEQ Gambar_3. \* ARABIC </w:instrText>
      </w:r>
      <w:r w:rsidR="0053187C">
        <w:rPr>
          <w:noProof/>
        </w:rPr>
        <w:fldChar w:fldCharType="separate"/>
      </w:r>
      <w:r>
        <w:rPr>
          <w:noProof/>
        </w:rPr>
        <w:t>5</w:t>
      </w:r>
      <w:r w:rsidR="0053187C">
        <w:rPr>
          <w:noProof/>
        </w:rPr>
        <w:fldChar w:fldCharType="end"/>
      </w:r>
      <w:r w:rsidR="00F668E2">
        <w:rPr>
          <w:b w:val="0"/>
        </w:rPr>
        <w:t xml:space="preserve"> Halaman Pengajuan KTP Baru</w:t>
      </w:r>
    </w:p>
    <w:p w14:paraId="18598A16" w14:textId="286119DD" w:rsidR="00F668E2" w:rsidRDefault="00F668E2" w:rsidP="00F668E2">
      <w:pPr>
        <w:ind w:firstLine="851"/>
      </w:pPr>
      <w:r>
        <w:t>Gambar 3.5</w:t>
      </w:r>
      <w:r w:rsidRPr="00F668E2">
        <w:t xml:space="preserve"> adalah tampilan dari halaman daftar pengajua</w:t>
      </w:r>
      <w:r>
        <w:t>n penerbitan KTP</w:t>
      </w:r>
      <w:r w:rsidRPr="00F668E2">
        <w:t xml:space="preserve"> baru. Daftar tersebut menampilkan data yang dibutuhkan yaitu NIK pemohon, tanggal permohonan dibuat, status pengajuan dan desa pemohon</w:t>
      </w:r>
      <w:r>
        <w:t>.</w:t>
      </w:r>
    </w:p>
    <w:p w14:paraId="735BEB5C" w14:textId="77777777" w:rsidR="00F668E2" w:rsidRPr="00F668E2" w:rsidRDefault="00F668E2" w:rsidP="00F668E2"/>
    <w:p w14:paraId="7EE79EAC" w14:textId="13FD9AF7" w:rsidR="0004060C" w:rsidRDefault="0004060C" w:rsidP="0004060C">
      <w:pPr>
        <w:pStyle w:val="ListParagraph"/>
        <w:numPr>
          <w:ilvl w:val="3"/>
          <w:numId w:val="3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4570B9">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2049FF72" w:rsidR="00EE0AFD" w:rsidRDefault="00EE0AFD" w:rsidP="00EE0AFD">
      <w:pPr>
        <w:pStyle w:val="Caption"/>
        <w:rPr>
          <w:b w:val="0"/>
        </w:rPr>
      </w:pPr>
      <w:proofErr w:type="gramStart"/>
      <w:r>
        <w:t>Gambar 3.</w:t>
      </w:r>
      <w:proofErr w:type="gramEnd"/>
      <w:r>
        <w:t xml:space="preserve"> </w:t>
      </w:r>
      <w:fldSimple w:instr=" SEQ Gambar_3. \* ARABIC ">
        <w:r>
          <w:rPr>
            <w:noProof/>
          </w:rPr>
          <w:t>6</w:t>
        </w:r>
      </w:fldSimple>
      <w:r>
        <w:rPr>
          <w:b w:val="0"/>
        </w:rPr>
        <w:t xml:space="preserve"> Halaman Detail Pengajuan KTP Baru</w:t>
      </w:r>
    </w:p>
    <w:p w14:paraId="302A0D6D" w14:textId="78E63FD3"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Gambar 3.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77777777" w:rsidR="004570B9" w:rsidRDefault="004570B9" w:rsidP="00F668E2">
      <w:pPr>
        <w:pStyle w:val="ListParagraph"/>
        <w:ind w:left="0" w:firstLine="851"/>
      </w:pPr>
    </w:p>
    <w:p w14:paraId="4138D5A1" w14:textId="0B9B4AA5" w:rsidR="0004060C" w:rsidRDefault="0004060C" w:rsidP="0004060C">
      <w:pPr>
        <w:pStyle w:val="ListParagraph"/>
        <w:numPr>
          <w:ilvl w:val="3"/>
          <w:numId w:val="3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4570B9">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5CD4FDA" w:rsidR="00EE0AFD" w:rsidRDefault="00EE0AFD" w:rsidP="00EE0AFD">
      <w:pPr>
        <w:pStyle w:val="Caption"/>
        <w:rPr>
          <w:b w:val="0"/>
        </w:rPr>
      </w:pPr>
      <w:proofErr w:type="gramStart"/>
      <w:r>
        <w:t>Gambar 3.</w:t>
      </w:r>
      <w:proofErr w:type="gramEnd"/>
      <w:r>
        <w:t xml:space="preserve"> </w:t>
      </w:r>
      <w:fldSimple w:instr=" SEQ Gambar_3. \* ARABIC ">
        <w:r>
          <w:rPr>
            <w:noProof/>
          </w:rPr>
          <w:t>7</w:t>
        </w:r>
      </w:fldSimple>
      <w:r w:rsidR="00E62044">
        <w:rPr>
          <w:b w:val="0"/>
        </w:rPr>
        <w:t xml:space="preserve"> Modal/Pop-up Status Pengajuan</w:t>
      </w:r>
    </w:p>
    <w:p w14:paraId="794CE3D5" w14:textId="49CBBBB3" w:rsidR="00E62044" w:rsidRDefault="00E62044" w:rsidP="00E62044">
      <w:pPr>
        <w:ind w:firstLine="851"/>
      </w:pPr>
      <w:proofErr w:type="gramStart"/>
      <w:r>
        <w:t xml:space="preserve">Gambar 3.7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w:t>
      </w:r>
      <w:proofErr w:type="gramEnd"/>
      <w:r>
        <w:t xml:space="preserve"> Jika pengguna klik tombol </w:t>
      </w:r>
      <w:r w:rsidRPr="00CE6E82">
        <w:rPr>
          <w:i/>
        </w:rPr>
        <w:t>Save Changes</w:t>
      </w:r>
      <w:r>
        <w:t xml:space="preserve"> maka status dari pengajuan tersebut </w:t>
      </w:r>
      <w:proofErr w:type="gramStart"/>
      <w:r>
        <w:t>akan</w:t>
      </w:r>
      <w:proofErr w:type="gramEnd"/>
      <w:r>
        <w:t xml:space="preserve"> berubah sesuai dengan status yang dipilih pada </w:t>
      </w:r>
      <w:r w:rsidRPr="00CE6E82">
        <w:rPr>
          <w:i/>
        </w:rPr>
        <w:t>dropdown</w:t>
      </w:r>
      <w:r>
        <w:t>.</w:t>
      </w:r>
    </w:p>
    <w:p w14:paraId="27EC9593" w14:textId="77777777" w:rsidR="00E62044" w:rsidRPr="00E62044" w:rsidRDefault="00E62044" w:rsidP="00E62044"/>
    <w:p w14:paraId="46A10E5A" w14:textId="3E5303FA" w:rsidR="007522D0" w:rsidRDefault="00E510EF" w:rsidP="00E510EF">
      <w:pPr>
        <w:pStyle w:val="Heading2"/>
        <w:numPr>
          <w:ilvl w:val="0"/>
          <w:numId w:val="28"/>
        </w:numPr>
        <w:ind w:left="851" w:hanging="851"/>
        <w:rPr>
          <w:rFonts w:eastAsia="Times New Roman" w:cs="Times New Roman"/>
          <w:szCs w:val="24"/>
        </w:rPr>
      </w:pPr>
      <w:r>
        <w:rPr>
          <w:rFonts w:eastAsia="Times New Roman" w:cs="Times New Roman"/>
          <w:szCs w:val="24"/>
        </w:rPr>
        <w:t>Modul Masyarakat</w:t>
      </w:r>
    </w:p>
    <w:p w14:paraId="7432B784" w14:textId="4A390BDD"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D68658A" w:rsidR="009372B1" w:rsidRDefault="00B31B60" w:rsidP="009372B1">
      <w:pPr>
        <w:pStyle w:val="Heading3"/>
        <w:numPr>
          <w:ilvl w:val="2"/>
          <w:numId w:val="37"/>
        </w:numPr>
        <w:ind w:left="851" w:hanging="851"/>
      </w:pPr>
      <w:r>
        <w:t>Melihat Pengajuan</w:t>
      </w:r>
    </w:p>
    <w:p w14:paraId="490C30F4" w14:textId="08AA3B59" w:rsidR="009372B1" w:rsidRP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12986EB8" w:rsidR="00B31B60" w:rsidRDefault="009D08AB" w:rsidP="009D08AB">
      <w:pPr>
        <w:pStyle w:val="ListParagraph"/>
        <w:numPr>
          <w:ilvl w:val="3"/>
          <w:numId w:val="38"/>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3774B71C" w14:textId="77777777" w:rsidR="00B73BAF" w:rsidRDefault="00B73BAF" w:rsidP="00B73BAF">
            <w:pPr>
              <w:keepNext/>
            </w:pPr>
          </w:p>
        </w:tc>
      </w:tr>
    </w:tbl>
    <w:p w14:paraId="4C66576C" w14:textId="346AAF5F" w:rsidR="00B73BAF" w:rsidRDefault="00B73BAF" w:rsidP="00B73BAF">
      <w:pPr>
        <w:pStyle w:val="Caption"/>
        <w:rPr>
          <w:b w:val="0"/>
        </w:rPr>
      </w:pPr>
      <w:r>
        <w:t xml:space="preserve">Kode Program 3. </w:t>
      </w:r>
      <w:fldSimple w:instr=" SEQ Kode_Program_3. \* ARABIC ">
        <w:r w:rsidR="0051418B">
          <w:rPr>
            <w:noProof/>
          </w:rPr>
          <w:t>9</w:t>
        </w:r>
      </w:fldSimple>
      <w:proofErr w:type="gramStart"/>
      <w:r>
        <w:rPr>
          <w:b w:val="0"/>
        </w:rPr>
        <w:t xml:space="preserve"> Pengajuan_model.php</w:t>
      </w:r>
      <w:proofErr w:type="gramEnd"/>
    </w:p>
    <w:p w14:paraId="1C20E129" w14:textId="0EB3827A" w:rsidR="00B73BAF" w:rsidRDefault="00B73BAF" w:rsidP="00B73BAF">
      <w:pPr>
        <w:ind w:firstLine="851"/>
      </w:pPr>
      <w:proofErr w:type="gramStart"/>
      <w:r>
        <w:lastRenderedPageBreak/>
        <w:t xml:space="preserve">Kode Program 3.9 merupakan kode program untuk mendapatkan semua data pengajuan baik KK maupun KTP berdasarkan </w:t>
      </w:r>
      <w:r w:rsidRPr="00B73BAF">
        <w:rPr>
          <w:rStyle w:val="KodeProgramChar"/>
        </w:rPr>
        <w:t>id_user</w:t>
      </w:r>
      <w:r>
        <w:t>.</w:t>
      </w:r>
      <w:proofErr w:type="gramEnd"/>
      <w:r>
        <w:t xml:space="preserve"> </w:t>
      </w:r>
      <w:proofErr w:type="gramStart"/>
      <w:r>
        <w:t xml:space="preserve">Data didapatkan dari tabel </w:t>
      </w:r>
      <w:r w:rsidRPr="00B73BAF">
        <w:rPr>
          <w:rStyle w:val="KodeProgramChar"/>
        </w:rPr>
        <w:t>ta_pengajuan</w:t>
      </w:r>
      <w:r>
        <w:t xml:space="preserve">, </w:t>
      </w:r>
      <w:r w:rsidRPr="00B73BAF">
        <w:rPr>
          <w:rStyle w:val="KodeProgramChar"/>
        </w:rPr>
        <w:t>ta_detail_pengajuan_form</w:t>
      </w:r>
      <w:r>
        <w:t xml:space="preserve"> dan </w:t>
      </w:r>
      <w:r w:rsidRPr="00B73BAF">
        <w:rPr>
          <w:rStyle w:val="KodeProgramChar"/>
        </w:rPr>
        <w:t>ta_detail_pengajuan_lampiran</w:t>
      </w:r>
      <w:r>
        <w:t>.</w:t>
      </w:r>
      <w:proofErr w:type="gramEnd"/>
    </w:p>
    <w:p w14:paraId="30CCDB2F" w14:textId="77777777" w:rsidR="00B73BAF" w:rsidRPr="00B73BAF" w:rsidRDefault="00B73BAF" w:rsidP="00B73BAF">
      <w:pPr>
        <w:ind w:firstLine="851"/>
      </w:pPr>
    </w:p>
    <w:p w14:paraId="4A78AD2D" w14:textId="7CDC3460" w:rsidR="009D08AB" w:rsidRDefault="009D08AB" w:rsidP="009D08AB">
      <w:pPr>
        <w:pStyle w:val="ListParagraph"/>
        <w:numPr>
          <w:ilvl w:val="3"/>
          <w:numId w:val="38"/>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w:t>
      </w:r>
      <w:r w:rsidR="00A71333">
        <w:t>data pengajuan yang telah dibuat oleh seorang user umum</w:t>
      </w:r>
      <w:r w:rsidR="00A71333">
        <w:t xml:space="preserve"> dan memberikan </w:t>
      </w:r>
      <w:r w:rsidR="00A71333" w:rsidRPr="00270885">
        <w:rPr>
          <w:i/>
        </w:rPr>
        <w:t>response</w:t>
      </w:r>
      <w:r w:rsidR="00A71333">
        <w:t xml:space="preserve"> berdasarkan data yang diminta</w:t>
      </w:r>
      <w:r w:rsidR="00A71333">
        <w:t>.</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7F70D5C6" w14:textId="77777777" w:rsidR="00A71333" w:rsidRDefault="00A71333" w:rsidP="00A71333">
            <w:pPr>
              <w:keepNext/>
            </w:pPr>
          </w:p>
        </w:tc>
      </w:tr>
    </w:tbl>
    <w:p w14:paraId="5200FEAB" w14:textId="59830088" w:rsidR="00A71333" w:rsidRDefault="00A71333" w:rsidP="00A71333">
      <w:pPr>
        <w:pStyle w:val="Caption"/>
        <w:rPr>
          <w:b w:val="0"/>
        </w:rPr>
      </w:pPr>
      <w:r>
        <w:t xml:space="preserve">Kode Program 3. </w:t>
      </w:r>
      <w:fldSimple w:instr=" SEQ Kode_Program_3. \* ARABIC ">
        <w:r w:rsidR="0051418B">
          <w:rPr>
            <w:noProof/>
          </w:rPr>
          <w:t>10</w:t>
        </w:r>
      </w:fldSimple>
      <w:proofErr w:type="gramStart"/>
      <w:r>
        <w:rPr>
          <w:b w:val="0"/>
        </w:rPr>
        <w:t xml:space="preserve"> Pengajuan.php</w:t>
      </w:r>
      <w:proofErr w:type="gramEnd"/>
    </w:p>
    <w:p w14:paraId="4853FFA4" w14:textId="2AEC626F" w:rsidR="00A71333" w:rsidRDefault="00A71333" w:rsidP="00A71333">
      <w:pPr>
        <w:ind w:firstLine="851"/>
      </w:pPr>
      <w:proofErr w:type="gramStart"/>
      <w:r>
        <w:t xml:space="preserve">Kode Program 3.10 merupakan kode program </w:t>
      </w:r>
      <w:r>
        <w:t xml:space="preserve">yang digunakan untuk menerima </w:t>
      </w:r>
      <w:r w:rsidRPr="006D67F4">
        <w:rPr>
          <w:i/>
        </w:rPr>
        <w:t>request</w:t>
      </w:r>
      <w:r>
        <w:t xml:space="preserve"> berdasarkan </w:t>
      </w:r>
      <w:r w:rsidRPr="006D67F4">
        <w:rPr>
          <w:i/>
        </w:rPr>
        <w:t>route mapping</w:t>
      </w:r>
      <w:r>
        <w:t xml:space="preserve"> untuk daftar pengajuan</w:t>
      </w:r>
      <w:r>
        <w:t xml:space="preserve"> dan melakukan </w:t>
      </w:r>
      <w:r w:rsidRPr="006D67F4">
        <w:rPr>
          <w:i/>
        </w:rPr>
        <w:t>load view</w:t>
      </w:r>
      <w:r>
        <w:t xml:space="preserve"> dengan data yang telah didapatkan dari model.</w:t>
      </w:r>
      <w:proofErr w:type="gramEnd"/>
    </w:p>
    <w:p w14:paraId="498916C3" w14:textId="77777777" w:rsidR="00A71333" w:rsidRPr="00A71333" w:rsidRDefault="00A71333" w:rsidP="00A71333"/>
    <w:p w14:paraId="637B6360" w14:textId="0379D0DF" w:rsidR="00B31B60" w:rsidRDefault="00B31B60" w:rsidP="00B31B60">
      <w:pPr>
        <w:pStyle w:val="Heading3"/>
        <w:numPr>
          <w:ilvl w:val="0"/>
          <w:numId w:val="37"/>
        </w:numPr>
        <w:ind w:left="851" w:hanging="851"/>
      </w:pPr>
      <w:r>
        <w:t>Membuat Pengajuan Penerbitan KK Baru</w:t>
      </w:r>
    </w:p>
    <w:p w14:paraId="0775E68F" w14:textId="0A861AB8" w:rsidR="00C56F2E" w:rsidRP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3209CA42" w:rsidR="009D08AB" w:rsidRDefault="009D08AB" w:rsidP="009D08AB">
      <w:pPr>
        <w:pStyle w:val="ListParagraph"/>
        <w:numPr>
          <w:ilvl w:val="3"/>
          <w:numId w:val="40"/>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04B9CE59" w14:textId="77777777" w:rsidR="00C56F2E" w:rsidRDefault="00C56F2E" w:rsidP="00C56F2E">
            <w:pPr>
              <w:keepNext/>
            </w:pPr>
          </w:p>
        </w:tc>
      </w:tr>
    </w:tbl>
    <w:p w14:paraId="0C337731" w14:textId="4D03E0DE" w:rsidR="00C56F2E" w:rsidRDefault="00C56F2E" w:rsidP="00C56F2E">
      <w:pPr>
        <w:pStyle w:val="Caption"/>
        <w:rPr>
          <w:b w:val="0"/>
        </w:rPr>
      </w:pPr>
      <w:r>
        <w:t xml:space="preserve">Kode Program 3. </w:t>
      </w:r>
      <w:fldSimple w:instr=" SEQ Kode_Program_3. \* ARABIC ">
        <w:r w:rsidR="0051418B">
          <w:rPr>
            <w:noProof/>
          </w:rPr>
          <w:t>11</w:t>
        </w:r>
      </w:fldSimple>
      <w:proofErr w:type="gramStart"/>
      <w:r>
        <w:rPr>
          <w:b w:val="0"/>
        </w:rPr>
        <w:t xml:space="preserve"> Penerbitan_kk_model.php</w:t>
      </w:r>
      <w:proofErr w:type="gramEnd"/>
    </w:p>
    <w:p w14:paraId="28D684EF" w14:textId="309BE041" w:rsidR="00C56F2E" w:rsidRDefault="00295EE3" w:rsidP="00295EE3">
      <w:pPr>
        <w:ind w:firstLine="851"/>
      </w:pPr>
      <w:proofErr w:type="gramStart"/>
      <w:r>
        <w:t xml:space="preserve">Kode Program 3.11 merupakan kode program yang digunakan untuk menyimpan data pengajuan KK ke tabel </w:t>
      </w:r>
      <w:r w:rsidRPr="00295EE3">
        <w:rPr>
          <w:rStyle w:val="KodeProgramChar"/>
        </w:rPr>
        <w:t>ta_pengajuan</w:t>
      </w:r>
      <w:r>
        <w:t xml:space="preserve">, </w:t>
      </w:r>
      <w:r w:rsidRPr="00295EE3">
        <w:rPr>
          <w:rStyle w:val="KodeProgramChar"/>
        </w:rPr>
        <w:t>ta_detail_pengajuan_form</w:t>
      </w:r>
      <w:r>
        <w:t xml:space="preserve">, </w:t>
      </w:r>
      <w:r w:rsidRPr="00295EE3">
        <w:rPr>
          <w:rStyle w:val="KodeProgramChar"/>
        </w:rPr>
        <w:t>ta_f101</w:t>
      </w:r>
      <w:r>
        <w:t xml:space="preserve"> dan </w:t>
      </w:r>
      <w:r w:rsidRPr="00295EE3">
        <w:rPr>
          <w:rStyle w:val="KodeProgramChar"/>
        </w:rPr>
        <w:t>ta_detail_f101</w:t>
      </w:r>
      <w:r>
        <w:t>.</w:t>
      </w:r>
      <w:proofErr w:type="gramEnd"/>
    </w:p>
    <w:p w14:paraId="575F6C4E" w14:textId="77777777" w:rsidR="00295EE3" w:rsidRPr="00C56F2E" w:rsidRDefault="00295EE3" w:rsidP="00295EE3">
      <w:pPr>
        <w:ind w:firstLine="851"/>
      </w:pPr>
    </w:p>
    <w:p w14:paraId="26D2352C" w14:textId="194F0675" w:rsidR="009D08AB" w:rsidRDefault="009D08AB" w:rsidP="009D08AB">
      <w:pPr>
        <w:pStyle w:val="ListParagraph"/>
        <w:numPr>
          <w:ilvl w:val="3"/>
          <w:numId w:val="40"/>
        </w:numPr>
        <w:ind w:left="851" w:hanging="851"/>
      </w:pPr>
      <w:r>
        <w:t>Controller Penerbitan KK</w:t>
      </w:r>
    </w:p>
    <w:p w14:paraId="6A39CD52" w14:textId="3C2B942A" w:rsidR="000F3A47" w:rsidRDefault="000F3A47" w:rsidP="000F3A47">
      <w:pPr>
        <w:pStyle w:val="ListParagraph"/>
        <w:ind w:left="0" w:firstLine="851"/>
      </w:pPr>
      <w:proofErr w:type="gramStart"/>
      <w:r>
        <w:lastRenderedPageBreak/>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7AFADA8B" w14:textId="77777777" w:rsidR="00110127" w:rsidRDefault="00110127" w:rsidP="00110127">
            <w:pPr>
              <w:keepNext/>
            </w:pPr>
          </w:p>
        </w:tc>
      </w:tr>
    </w:tbl>
    <w:p w14:paraId="4D667C21" w14:textId="207CB805" w:rsidR="00110127" w:rsidRDefault="00110127" w:rsidP="00110127">
      <w:pPr>
        <w:pStyle w:val="Caption"/>
        <w:rPr>
          <w:b w:val="0"/>
        </w:rPr>
      </w:pPr>
      <w:r>
        <w:t xml:space="preserve">Kode Program 3. </w:t>
      </w:r>
      <w:fldSimple w:instr=" SEQ Kode_Program_3. \* ARABIC ">
        <w:r w:rsidR="0051418B">
          <w:rPr>
            <w:noProof/>
          </w:rPr>
          <w:t>12</w:t>
        </w:r>
      </w:fldSimple>
      <w:proofErr w:type="gramStart"/>
      <w:r>
        <w:rPr>
          <w:b w:val="0"/>
        </w:rPr>
        <w:t xml:space="preserve"> Penerbitan_kk.php</w:t>
      </w:r>
      <w:proofErr w:type="gramEnd"/>
    </w:p>
    <w:p w14:paraId="4D5A690B" w14:textId="030339BF" w:rsidR="00110127" w:rsidRDefault="00110127" w:rsidP="00110127">
      <w:pPr>
        <w:ind w:firstLine="851"/>
      </w:pPr>
      <w:proofErr w:type="gramStart"/>
      <w:r>
        <w:t xml:space="preserve">Kode Program 3.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777777" w:rsidR="00110127" w:rsidRPr="00110127" w:rsidRDefault="00110127" w:rsidP="00110127"/>
    <w:p w14:paraId="25C4A1A4" w14:textId="3ACEDC3A" w:rsidR="00B31B60" w:rsidRDefault="00B31B60" w:rsidP="00B31B60">
      <w:pPr>
        <w:pStyle w:val="Heading3"/>
        <w:numPr>
          <w:ilvl w:val="0"/>
          <w:numId w:val="37"/>
        </w:numPr>
        <w:ind w:left="851" w:hanging="851"/>
      </w:pPr>
      <w:r>
        <w:t>Membuat Pengajuan Penerbitan KTP Baru</w:t>
      </w:r>
    </w:p>
    <w:p w14:paraId="1E473C9F" w14:textId="15E4FDDA" w:rsidR="00083C2C" w:rsidRPr="00083C2C" w:rsidRDefault="00083C2C" w:rsidP="00083C2C">
      <w:pPr>
        <w:ind w:firstLine="851"/>
      </w:pPr>
      <w:proofErr w:type="gramStart"/>
      <w:r>
        <w:t>Masyarakat dapat membuat pengajuan penerbitan KTP baru dengan melampirkan berkas yang dibutuhkan.</w:t>
      </w:r>
      <w:proofErr w:type="gramEnd"/>
      <w:r>
        <w:t xml:space="preserve"> </w:t>
      </w:r>
      <w:r>
        <w:t xml:space="preserve">Sesuai dengan standar pelayanan Disdukcapil Kabupaten Gianyar, </w:t>
      </w:r>
      <w:r>
        <w:t>lampiran yang dibutuhkan adalah scan KK dan Surat Keterangan dari Desa.</w:t>
      </w:r>
    </w:p>
    <w:p w14:paraId="07B7785F" w14:textId="067D8E0D" w:rsidR="009D08AB" w:rsidRDefault="009D08AB" w:rsidP="009D08AB">
      <w:pPr>
        <w:pStyle w:val="ListParagraph"/>
        <w:numPr>
          <w:ilvl w:val="3"/>
          <w:numId w:val="41"/>
        </w:numPr>
        <w:ind w:left="851" w:hanging="851"/>
      </w:pPr>
      <w:r>
        <w:t>Model Penerbitan KTP</w:t>
      </w:r>
    </w:p>
    <w:p w14:paraId="0CEB426E" w14:textId="5C8CDA93" w:rsidR="00083C2C" w:rsidRDefault="00083C2C" w:rsidP="00083C2C">
      <w:pPr>
        <w:pStyle w:val="ListParagraph"/>
        <w:ind w:left="0" w:firstLine="851"/>
      </w:pPr>
      <w:proofErr w:type="gramStart"/>
      <w:r>
        <w:t>Model Penerbitan KTP adalah model yang digunakan untuk menyimpan data pengajuan penerbitan KTP baru ke database.</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5DE54AF7" w14:textId="77777777" w:rsidR="00083C2C" w:rsidRDefault="00083C2C" w:rsidP="00083C2C">
            <w:pPr>
              <w:keepNext/>
            </w:pPr>
          </w:p>
        </w:tc>
      </w:tr>
    </w:tbl>
    <w:p w14:paraId="27E121C0" w14:textId="4A98C6B7" w:rsidR="00083C2C" w:rsidRDefault="00083C2C" w:rsidP="00083C2C">
      <w:pPr>
        <w:pStyle w:val="Caption"/>
        <w:rPr>
          <w:b w:val="0"/>
        </w:rPr>
      </w:pPr>
      <w:r>
        <w:t xml:space="preserve">Kode Program 3. </w:t>
      </w:r>
      <w:fldSimple w:instr=" SEQ Kode_Program_3. \* ARABIC ">
        <w:r w:rsidR="0051418B">
          <w:rPr>
            <w:noProof/>
          </w:rPr>
          <w:t>13</w:t>
        </w:r>
      </w:fldSimple>
      <w:proofErr w:type="gramStart"/>
      <w:r>
        <w:rPr>
          <w:b w:val="0"/>
        </w:rPr>
        <w:t xml:space="preserve"> Penerbitan_ktp_model.php</w:t>
      </w:r>
      <w:proofErr w:type="gramEnd"/>
    </w:p>
    <w:p w14:paraId="0F2CF3FC" w14:textId="1D4B5B8F" w:rsidR="00083C2C" w:rsidRDefault="00083C2C" w:rsidP="00083C2C">
      <w:pPr>
        <w:ind w:firstLine="851"/>
      </w:pPr>
      <w:proofErr w:type="gramStart"/>
      <w:r>
        <w:t xml:space="preserve">Kode Program 3.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2A691B5C" w14:textId="77777777" w:rsidR="0051418B" w:rsidRPr="00083C2C" w:rsidRDefault="0051418B" w:rsidP="0051418B"/>
    <w:p w14:paraId="3CD4D87C" w14:textId="220E2FE8" w:rsidR="009D08AB" w:rsidRDefault="009D08AB" w:rsidP="009D08AB">
      <w:pPr>
        <w:pStyle w:val="ListParagraph"/>
        <w:numPr>
          <w:ilvl w:val="3"/>
          <w:numId w:val="41"/>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35264D67" w14:textId="77777777" w:rsidR="0051418B" w:rsidRDefault="0051418B" w:rsidP="0051418B">
            <w:pPr>
              <w:keepNext/>
            </w:pPr>
          </w:p>
        </w:tc>
      </w:tr>
    </w:tbl>
    <w:p w14:paraId="4C238441" w14:textId="71B62A44" w:rsidR="0051418B" w:rsidRDefault="0051418B" w:rsidP="0051418B">
      <w:pPr>
        <w:pStyle w:val="Caption"/>
        <w:rPr>
          <w:b w:val="0"/>
        </w:rPr>
      </w:pPr>
      <w:r>
        <w:t xml:space="preserve">Kode Program 3. </w:t>
      </w:r>
      <w:r>
        <w:fldChar w:fldCharType="begin"/>
      </w:r>
      <w:r>
        <w:instrText xml:space="preserve"> SEQ Kode_Program_3. \* ARABIC </w:instrText>
      </w:r>
      <w:r>
        <w:fldChar w:fldCharType="separate"/>
      </w:r>
      <w:proofErr w:type="gramStart"/>
      <w:r>
        <w:rPr>
          <w:noProof/>
        </w:rPr>
        <w:t>14</w:t>
      </w:r>
      <w:r>
        <w:fldChar w:fldCharType="end"/>
      </w:r>
      <w:r>
        <w:rPr>
          <w:b w:val="0"/>
        </w:rPr>
        <w:t xml:space="preserve"> Penerbitan_ktp.php</w:t>
      </w:r>
      <w:proofErr w:type="gramEnd"/>
    </w:p>
    <w:p w14:paraId="0BA91C7A" w14:textId="0892ED43" w:rsidR="0051418B" w:rsidRDefault="0051418B" w:rsidP="0051418B">
      <w:pPr>
        <w:ind w:firstLine="851"/>
      </w:pPr>
      <w:proofErr w:type="gramStart"/>
      <w:r>
        <w:lastRenderedPageBreak/>
        <w:t xml:space="preserve">Kode Program 3.14 merupakan kode program yang digunakan untuk menerima </w:t>
      </w:r>
      <w:r w:rsidRPr="0051418B">
        <w:rPr>
          <w:i/>
        </w:rPr>
        <w:t>request</w:t>
      </w:r>
      <w:r>
        <w:t xml:space="preserve"> berdasarkan </w:t>
      </w:r>
      <w:bookmarkStart w:id="66" w:name="_GoBack"/>
      <w:r w:rsidRPr="0051418B">
        <w:rPr>
          <w:i/>
        </w:rPr>
        <w:t>route mapping</w:t>
      </w:r>
      <w:bookmarkEnd w:id="66"/>
      <w:r>
        <w:t xml:space="preserve"> untuk membuat pengajuan penerbitan KTP baru.</w:t>
      </w:r>
      <w:proofErr w:type="gramEnd"/>
    </w:p>
    <w:p w14:paraId="27D09939" w14:textId="77777777" w:rsidR="0051418B" w:rsidRPr="0051418B" w:rsidRDefault="0051418B" w:rsidP="0051418B"/>
    <w:p w14:paraId="7C3C928B" w14:textId="7B72EA2F" w:rsidR="00B31B60" w:rsidRDefault="00B31B60" w:rsidP="00B31B60">
      <w:pPr>
        <w:pStyle w:val="Heading3"/>
        <w:numPr>
          <w:ilvl w:val="0"/>
          <w:numId w:val="37"/>
        </w:numPr>
        <w:ind w:left="851" w:hanging="851"/>
      </w:pPr>
      <w:r>
        <w:t>Mengubah Password</w:t>
      </w:r>
    </w:p>
    <w:p w14:paraId="15509CF8" w14:textId="6B4E32C9" w:rsidR="009D08AB" w:rsidRDefault="009D08AB" w:rsidP="009D08AB">
      <w:pPr>
        <w:pStyle w:val="ListParagraph"/>
        <w:numPr>
          <w:ilvl w:val="3"/>
          <w:numId w:val="42"/>
        </w:numPr>
        <w:ind w:left="851" w:hanging="851"/>
      </w:pPr>
      <w:r>
        <w:t>Model Manajemen Pengguna</w:t>
      </w:r>
    </w:p>
    <w:p w14:paraId="116F0637" w14:textId="31FF3BD0" w:rsidR="009D08AB" w:rsidRPr="009D08AB" w:rsidRDefault="009D08AB" w:rsidP="009D08AB">
      <w:pPr>
        <w:pStyle w:val="ListParagraph"/>
        <w:numPr>
          <w:ilvl w:val="3"/>
          <w:numId w:val="42"/>
        </w:numPr>
        <w:ind w:left="851" w:hanging="851"/>
      </w:pPr>
      <w:r>
        <w:t>Controller Manajemen Pengguna</w:t>
      </w:r>
    </w:p>
    <w:p w14:paraId="694E9AD8" w14:textId="7104D667" w:rsidR="009D08AB" w:rsidRDefault="009D08AB" w:rsidP="009D08AB">
      <w:pPr>
        <w:pStyle w:val="Heading3"/>
        <w:numPr>
          <w:ilvl w:val="0"/>
          <w:numId w:val="37"/>
        </w:numPr>
        <w:ind w:left="851" w:hanging="851"/>
      </w:pPr>
      <w:r>
        <w:t>Hasil</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70EAD958" w14:textId="77777777" w:rsidR="00B3591D" w:rsidRDefault="00B3591D" w:rsidP="00B3591D"/>
    <w:p w14:paraId="7CA102C5" w14:textId="77777777" w:rsidR="00B3591D" w:rsidRPr="00B3591D" w:rsidRDefault="00B3591D" w:rsidP="00B3591D"/>
    <w:p w14:paraId="24A319D0" w14:textId="77777777" w:rsidR="00D00BE5" w:rsidRDefault="00D00BE5" w:rsidP="00D00BE5"/>
    <w:p w14:paraId="20220ECA" w14:textId="77777777" w:rsidR="00D00BE5" w:rsidRDefault="00D00BE5" w:rsidP="00D00BE5"/>
    <w:p w14:paraId="559E2722" w14:textId="77777777" w:rsidR="00D00BE5" w:rsidRDefault="00D00BE5" w:rsidP="00D00BE5"/>
    <w:p w14:paraId="2F5035B2" w14:textId="77777777" w:rsidR="00D00BE5" w:rsidRDefault="00D00BE5" w:rsidP="00D00BE5"/>
    <w:p w14:paraId="3328A82F" w14:textId="77777777" w:rsidR="00D00BE5" w:rsidRDefault="00D00BE5" w:rsidP="00D00BE5"/>
    <w:p w14:paraId="39C8E798" w14:textId="77777777" w:rsidR="00D00BE5" w:rsidRDefault="00D00BE5" w:rsidP="00D00BE5"/>
    <w:p w14:paraId="6B6987DC" w14:textId="77777777" w:rsidR="00D00BE5" w:rsidRDefault="00D00BE5" w:rsidP="00D00BE5"/>
    <w:p w14:paraId="4A8DF45D" w14:textId="77777777" w:rsidR="00D00BE5" w:rsidRDefault="00D00BE5" w:rsidP="00D00BE5"/>
    <w:p w14:paraId="42E46DED" w14:textId="77777777" w:rsidR="00D00BE5" w:rsidRDefault="00D00BE5" w:rsidP="00D00BE5"/>
    <w:p w14:paraId="5059E447" w14:textId="77777777" w:rsidR="00D00BE5" w:rsidRPr="00D00BE5" w:rsidRDefault="00D00BE5" w:rsidP="00D00BE5"/>
    <w:p w14:paraId="6160D16C" w14:textId="1960FEFD" w:rsidR="00742389" w:rsidRDefault="00742389" w:rsidP="00742389">
      <w:pPr>
        <w:pStyle w:val="Heading1"/>
      </w:pPr>
      <w:bookmarkStart w:id="67" w:name="_Toc60696845"/>
      <w:r>
        <w:t xml:space="preserve">BAB </w:t>
      </w:r>
      <w:r w:rsidR="00F74353">
        <w:rPr>
          <w:lang w:val="id-ID"/>
        </w:rPr>
        <w:t>VI</w:t>
      </w:r>
      <w:r>
        <w:br/>
        <w:t>KESIMPULAN DAN SARAN</w:t>
      </w:r>
      <w:bookmarkEnd w:id="67"/>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68" w:name="_Toc60696846"/>
      <w:r>
        <w:rPr>
          <w:rFonts w:eastAsia="Times New Roman" w:cs="Times New Roman"/>
          <w:szCs w:val="24"/>
        </w:rPr>
        <w:t>Kesimpulan</w:t>
      </w:r>
      <w:bookmarkEnd w:id="68"/>
    </w:p>
    <w:p w14:paraId="36A74353" w14:textId="7E4EB7EA" w:rsidR="00742389" w:rsidRDefault="00742389" w:rsidP="00742389">
      <w:pPr>
        <w:pStyle w:val="Heading2"/>
        <w:numPr>
          <w:ilvl w:val="0"/>
          <w:numId w:val="32"/>
        </w:numPr>
        <w:rPr>
          <w:rFonts w:eastAsia="Times New Roman" w:cs="Times New Roman"/>
          <w:szCs w:val="24"/>
        </w:rPr>
      </w:pPr>
      <w:bookmarkStart w:id="69" w:name="_Toc60696847"/>
      <w:r>
        <w:rPr>
          <w:rFonts w:eastAsia="Times New Roman" w:cs="Times New Roman"/>
          <w:szCs w:val="24"/>
        </w:rPr>
        <w:t>Saran</w:t>
      </w:r>
      <w:bookmarkEnd w:id="69"/>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0" w:name="_Toc60696848"/>
      <w:r>
        <w:lastRenderedPageBreak/>
        <w:t>DAFTAR PUSTAKA</w:t>
      </w:r>
      <w:bookmarkEnd w:id="70"/>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1" w:name="_Toc60666353"/>
      <w:bookmarkStart w:id="72" w:name="_Toc60696849"/>
      <w:r w:rsidRPr="00756303">
        <w:lastRenderedPageBreak/>
        <w:t>JADWAL PELAKSANAAN MAGANG INDUSTRI TI</w:t>
      </w:r>
      <w:bookmarkEnd w:id="71"/>
      <w:bookmarkEnd w:id="72"/>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3" w:name="_Toc60666354"/>
      <w:bookmarkStart w:id="74" w:name="_Toc60696850"/>
      <w:r w:rsidRPr="00756303">
        <w:lastRenderedPageBreak/>
        <w:t>LAMPIRAN</w:t>
      </w:r>
      <w:bookmarkEnd w:id="73"/>
      <w:bookmarkEnd w:id="74"/>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41094" w14:textId="77777777" w:rsidR="00544962" w:rsidRDefault="00544962" w:rsidP="00465ACC">
      <w:pPr>
        <w:spacing w:line="240" w:lineRule="auto"/>
      </w:pPr>
      <w:r>
        <w:separator/>
      </w:r>
    </w:p>
  </w:endnote>
  <w:endnote w:type="continuationSeparator" w:id="0">
    <w:p w14:paraId="04196635" w14:textId="77777777" w:rsidR="00544962" w:rsidRDefault="00544962"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00D28021" w:rsidR="00D00BE5" w:rsidRDefault="00D00BE5">
        <w:pPr>
          <w:pStyle w:val="Footer"/>
          <w:jc w:val="center"/>
        </w:pPr>
        <w:r>
          <w:fldChar w:fldCharType="begin"/>
        </w:r>
        <w:r>
          <w:instrText xml:space="preserve"> PAGE   \* MERGEFORMAT </w:instrText>
        </w:r>
        <w:r>
          <w:fldChar w:fldCharType="separate"/>
        </w:r>
        <w:r w:rsidR="009D08AB">
          <w:rPr>
            <w:noProof/>
          </w:rPr>
          <w:t>x</w:t>
        </w:r>
        <w:r>
          <w:rPr>
            <w:noProof/>
          </w:rPr>
          <w:fldChar w:fldCharType="end"/>
        </w:r>
      </w:p>
    </w:sdtContent>
  </w:sdt>
  <w:p w14:paraId="401F0FF1" w14:textId="77777777" w:rsidR="00D00BE5" w:rsidRDefault="00D00B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672FC" w14:textId="2B9BC95E" w:rsidR="00D00BE5" w:rsidRDefault="00D00BE5">
    <w:pPr>
      <w:pStyle w:val="Footer"/>
      <w:jc w:val="center"/>
    </w:pPr>
  </w:p>
  <w:p w14:paraId="1AECC694" w14:textId="77777777" w:rsidR="00D00BE5" w:rsidRDefault="00D00BE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44E6C" w14:textId="0BDCDAAF" w:rsidR="00D00BE5" w:rsidRDefault="00D00BE5">
    <w:pPr>
      <w:pStyle w:val="Footer"/>
      <w:jc w:val="center"/>
    </w:pPr>
  </w:p>
  <w:p w14:paraId="3F117793" w14:textId="77777777" w:rsidR="00D00BE5" w:rsidRDefault="00D00B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910873"/>
      <w:docPartObj>
        <w:docPartGallery w:val="Page Numbers (Bottom of Page)"/>
        <w:docPartUnique/>
      </w:docPartObj>
    </w:sdtPr>
    <w:sdtEndPr>
      <w:rPr>
        <w:noProof/>
      </w:rPr>
    </w:sdtEndPr>
    <w:sdtContent>
      <w:p w14:paraId="2342912A" w14:textId="64EC3823" w:rsidR="00D00BE5" w:rsidRDefault="00D00BE5">
        <w:pPr>
          <w:pStyle w:val="Footer"/>
          <w:jc w:val="center"/>
        </w:pPr>
        <w:r>
          <w:fldChar w:fldCharType="begin"/>
        </w:r>
        <w:r>
          <w:instrText xml:space="preserve"> PAGE   \* MERGEFORMAT </w:instrText>
        </w:r>
        <w:r>
          <w:fldChar w:fldCharType="separate"/>
        </w:r>
        <w:r w:rsidR="0051418B">
          <w:rPr>
            <w:noProof/>
          </w:rPr>
          <w:t>39</w:t>
        </w:r>
        <w:r>
          <w:rPr>
            <w:noProof/>
          </w:rPr>
          <w:fldChar w:fldCharType="end"/>
        </w:r>
      </w:p>
    </w:sdtContent>
  </w:sdt>
  <w:p w14:paraId="58329642" w14:textId="77777777" w:rsidR="00D00BE5" w:rsidRDefault="00D00B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3C7C64" w14:textId="77777777" w:rsidR="00544962" w:rsidRDefault="00544962" w:rsidP="00465ACC">
      <w:pPr>
        <w:spacing w:line="240" w:lineRule="auto"/>
      </w:pPr>
      <w:r>
        <w:separator/>
      </w:r>
    </w:p>
  </w:footnote>
  <w:footnote w:type="continuationSeparator" w:id="0">
    <w:p w14:paraId="3DE32770" w14:textId="77777777" w:rsidR="00544962" w:rsidRDefault="00544962"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D00BE5" w:rsidRDefault="00D00BE5">
    <w:pPr>
      <w:pStyle w:val="Header"/>
      <w:jc w:val="right"/>
    </w:pPr>
  </w:p>
  <w:p w14:paraId="5323FC96" w14:textId="77777777" w:rsidR="00D00BE5" w:rsidRDefault="00D00B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089940"/>
      <w:docPartObj>
        <w:docPartGallery w:val="Page Numbers (Top of Page)"/>
        <w:docPartUnique/>
      </w:docPartObj>
    </w:sdtPr>
    <w:sdtEndPr>
      <w:rPr>
        <w:noProof/>
      </w:rPr>
    </w:sdtEndPr>
    <w:sdtContent>
      <w:p w14:paraId="2A97D523" w14:textId="3D6AF8E5" w:rsidR="00D00BE5" w:rsidRDefault="00D00BE5">
        <w:pPr>
          <w:pStyle w:val="Header"/>
          <w:jc w:val="right"/>
        </w:pPr>
        <w:r>
          <w:fldChar w:fldCharType="begin"/>
        </w:r>
        <w:r>
          <w:instrText xml:space="preserve"> PAGE   \* MERGEFORMAT </w:instrText>
        </w:r>
        <w:r>
          <w:fldChar w:fldCharType="separate"/>
        </w:r>
        <w:r w:rsidR="009D08AB">
          <w:rPr>
            <w:noProof/>
          </w:rPr>
          <w:t>6</w:t>
        </w:r>
        <w:r>
          <w:rPr>
            <w:noProof/>
          </w:rPr>
          <w:fldChar w:fldCharType="end"/>
        </w:r>
      </w:p>
    </w:sdtContent>
  </w:sdt>
  <w:p w14:paraId="2C88EE6C" w14:textId="77777777" w:rsidR="00D00BE5" w:rsidRDefault="00D00BE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937534"/>
      <w:docPartObj>
        <w:docPartGallery w:val="Page Numbers (Top of Page)"/>
        <w:docPartUnique/>
      </w:docPartObj>
    </w:sdtPr>
    <w:sdtEndPr>
      <w:rPr>
        <w:noProof/>
      </w:rPr>
    </w:sdtEndPr>
    <w:sdtContent>
      <w:p w14:paraId="697AF019" w14:textId="77777777" w:rsidR="00D00BE5" w:rsidRDefault="00D00BE5">
        <w:pPr>
          <w:pStyle w:val="Header"/>
          <w:jc w:val="right"/>
        </w:pPr>
        <w:r>
          <w:fldChar w:fldCharType="begin"/>
        </w:r>
        <w:r>
          <w:instrText xml:space="preserve"> PAGE   \* MERGEFORMAT </w:instrText>
        </w:r>
        <w:r>
          <w:fldChar w:fldCharType="separate"/>
        </w:r>
        <w:r w:rsidR="0051418B">
          <w:rPr>
            <w:noProof/>
          </w:rPr>
          <w:t>35</w:t>
        </w:r>
        <w:r>
          <w:rPr>
            <w:noProof/>
          </w:rPr>
          <w:fldChar w:fldCharType="end"/>
        </w:r>
      </w:p>
    </w:sdtContent>
  </w:sdt>
  <w:p w14:paraId="2C59D330" w14:textId="77777777" w:rsidR="00D00BE5" w:rsidRDefault="00D00B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304C6"/>
    <w:multiLevelType w:val="multilevel"/>
    <w:tmpl w:val="DC6A5C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2F688E"/>
    <w:multiLevelType w:val="multilevel"/>
    <w:tmpl w:val="BBA4F5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4917C28"/>
    <w:multiLevelType w:val="multilevel"/>
    <w:tmpl w:val="1AE658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5C52952"/>
    <w:multiLevelType w:val="multilevel"/>
    <w:tmpl w:val="5B10C8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2789B"/>
    <w:multiLevelType w:val="multilevel"/>
    <w:tmpl w:val="B6623B10"/>
    <w:lvl w:ilvl="0">
      <w:start w:val="1"/>
      <w:numFmt w:val="decimal"/>
      <w:lvlText w:val="3.2.%1"/>
      <w:lvlJc w:val="left"/>
      <w:pPr>
        <w:ind w:left="360" w:hanging="360"/>
      </w:pPr>
      <w:rPr>
        <w:rFonts w:hint="default"/>
      </w:r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3280916"/>
    <w:multiLevelType w:val="multilevel"/>
    <w:tmpl w:val="99D299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4943C1"/>
    <w:multiLevelType w:val="hybridMultilevel"/>
    <w:tmpl w:val="EF64784E"/>
    <w:lvl w:ilvl="0" w:tplc="8C8A1C0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0A10617"/>
    <w:multiLevelType w:val="multilevel"/>
    <w:tmpl w:val="326A8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8A16068"/>
    <w:multiLevelType w:val="multilevel"/>
    <w:tmpl w:val="D5EA19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38">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0A145E"/>
    <w:multiLevelType w:val="multilevel"/>
    <w:tmpl w:val="E2FC81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8"/>
  </w:num>
  <w:num w:numId="3">
    <w:abstractNumId w:val="4"/>
  </w:num>
  <w:num w:numId="4">
    <w:abstractNumId w:val="3"/>
  </w:num>
  <w:num w:numId="5">
    <w:abstractNumId w:val="33"/>
  </w:num>
  <w:num w:numId="6">
    <w:abstractNumId w:val="2"/>
  </w:num>
  <w:num w:numId="7">
    <w:abstractNumId w:val="1"/>
  </w:num>
  <w:num w:numId="8">
    <w:abstractNumId w:val="32"/>
  </w:num>
  <w:num w:numId="9">
    <w:abstractNumId w:val="20"/>
  </w:num>
  <w:num w:numId="10">
    <w:abstractNumId w:val="13"/>
  </w:num>
  <w:num w:numId="11">
    <w:abstractNumId w:val="37"/>
  </w:num>
  <w:num w:numId="12">
    <w:abstractNumId w:val="26"/>
  </w:num>
  <w:num w:numId="13">
    <w:abstractNumId w:val="29"/>
  </w:num>
  <w:num w:numId="14">
    <w:abstractNumId w:val="28"/>
  </w:num>
  <w:num w:numId="15">
    <w:abstractNumId w:val="30"/>
  </w:num>
  <w:num w:numId="16">
    <w:abstractNumId w:val="15"/>
  </w:num>
  <w:num w:numId="17">
    <w:abstractNumId w:val="6"/>
  </w:num>
  <w:num w:numId="18">
    <w:abstractNumId w:val="39"/>
  </w:num>
  <w:num w:numId="19">
    <w:abstractNumId w:val="17"/>
  </w:num>
  <w:num w:numId="20">
    <w:abstractNumId w:val="22"/>
  </w:num>
  <w:num w:numId="21">
    <w:abstractNumId w:val="34"/>
  </w:num>
  <w:num w:numId="22">
    <w:abstractNumId w:val="14"/>
  </w:num>
  <w:num w:numId="23">
    <w:abstractNumId w:val="31"/>
  </w:num>
  <w:num w:numId="24">
    <w:abstractNumId w:val="35"/>
  </w:num>
  <w:num w:numId="25">
    <w:abstractNumId w:val="9"/>
  </w:num>
  <w:num w:numId="26">
    <w:abstractNumId w:val="23"/>
  </w:num>
  <w:num w:numId="27">
    <w:abstractNumId w:val="25"/>
  </w:num>
  <w:num w:numId="28">
    <w:abstractNumId w:val="19"/>
  </w:num>
  <w:num w:numId="29">
    <w:abstractNumId w:val="7"/>
  </w:num>
  <w:num w:numId="30">
    <w:abstractNumId w:val="5"/>
  </w:num>
  <w:num w:numId="31">
    <w:abstractNumId w:val="36"/>
  </w:num>
  <w:num w:numId="32">
    <w:abstractNumId w:val="40"/>
  </w:num>
  <w:num w:numId="33">
    <w:abstractNumId w:val="27"/>
  </w:num>
  <w:num w:numId="34">
    <w:abstractNumId w:val="41"/>
  </w:num>
  <w:num w:numId="35">
    <w:abstractNumId w:val="8"/>
  </w:num>
  <w:num w:numId="36">
    <w:abstractNumId w:val="10"/>
  </w:num>
  <w:num w:numId="37">
    <w:abstractNumId w:val="16"/>
  </w:num>
  <w:num w:numId="38">
    <w:abstractNumId w:val="18"/>
  </w:num>
  <w:num w:numId="39">
    <w:abstractNumId w:val="21"/>
  </w:num>
  <w:num w:numId="40">
    <w:abstractNumId w:val="12"/>
  </w:num>
  <w:num w:numId="41">
    <w:abstractNumId w:val="11"/>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55399"/>
    <w:rsid w:val="00061BB7"/>
    <w:rsid w:val="000746C8"/>
    <w:rsid w:val="00075F8F"/>
    <w:rsid w:val="00076D07"/>
    <w:rsid w:val="00083C2C"/>
    <w:rsid w:val="00093F55"/>
    <w:rsid w:val="000A3555"/>
    <w:rsid w:val="000C70C1"/>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2A64"/>
    <w:rsid w:val="00177619"/>
    <w:rsid w:val="00195151"/>
    <w:rsid w:val="001A0EC6"/>
    <w:rsid w:val="001A538C"/>
    <w:rsid w:val="001C205C"/>
    <w:rsid w:val="001C2540"/>
    <w:rsid w:val="001C312E"/>
    <w:rsid w:val="002140DA"/>
    <w:rsid w:val="00254C49"/>
    <w:rsid w:val="00254F3A"/>
    <w:rsid w:val="002609D6"/>
    <w:rsid w:val="00270885"/>
    <w:rsid w:val="00293182"/>
    <w:rsid w:val="0029526B"/>
    <w:rsid w:val="002958A7"/>
    <w:rsid w:val="00295EE3"/>
    <w:rsid w:val="002A4817"/>
    <w:rsid w:val="002A6E2C"/>
    <w:rsid w:val="002B27EC"/>
    <w:rsid w:val="002D21BB"/>
    <w:rsid w:val="00321B4C"/>
    <w:rsid w:val="00323E56"/>
    <w:rsid w:val="0033263F"/>
    <w:rsid w:val="00357495"/>
    <w:rsid w:val="003760AE"/>
    <w:rsid w:val="00376E87"/>
    <w:rsid w:val="00386B08"/>
    <w:rsid w:val="003A15B1"/>
    <w:rsid w:val="003B5777"/>
    <w:rsid w:val="003C4324"/>
    <w:rsid w:val="003D6C5C"/>
    <w:rsid w:val="003F5C23"/>
    <w:rsid w:val="003F6087"/>
    <w:rsid w:val="00401A9C"/>
    <w:rsid w:val="004026B2"/>
    <w:rsid w:val="0040461A"/>
    <w:rsid w:val="004159A0"/>
    <w:rsid w:val="00421556"/>
    <w:rsid w:val="00426F47"/>
    <w:rsid w:val="00430AD3"/>
    <w:rsid w:val="00433291"/>
    <w:rsid w:val="0044542D"/>
    <w:rsid w:val="004479F0"/>
    <w:rsid w:val="004570B9"/>
    <w:rsid w:val="0046099C"/>
    <w:rsid w:val="00465ACC"/>
    <w:rsid w:val="00476149"/>
    <w:rsid w:val="0049114F"/>
    <w:rsid w:val="004A75CE"/>
    <w:rsid w:val="004D253A"/>
    <w:rsid w:val="004D300F"/>
    <w:rsid w:val="004D5140"/>
    <w:rsid w:val="004E26B6"/>
    <w:rsid w:val="004F0F28"/>
    <w:rsid w:val="004F15DE"/>
    <w:rsid w:val="0051418B"/>
    <w:rsid w:val="00515682"/>
    <w:rsid w:val="0053187C"/>
    <w:rsid w:val="00543D20"/>
    <w:rsid w:val="00544962"/>
    <w:rsid w:val="0055186D"/>
    <w:rsid w:val="00556435"/>
    <w:rsid w:val="00564486"/>
    <w:rsid w:val="0057532D"/>
    <w:rsid w:val="005C3BA2"/>
    <w:rsid w:val="005C462E"/>
    <w:rsid w:val="005D2B66"/>
    <w:rsid w:val="005D3F9D"/>
    <w:rsid w:val="005E11C6"/>
    <w:rsid w:val="005E387D"/>
    <w:rsid w:val="005E553A"/>
    <w:rsid w:val="00600AB2"/>
    <w:rsid w:val="00605E2C"/>
    <w:rsid w:val="0061315F"/>
    <w:rsid w:val="00622035"/>
    <w:rsid w:val="00652576"/>
    <w:rsid w:val="006B2744"/>
    <w:rsid w:val="006D67F4"/>
    <w:rsid w:val="006F6E02"/>
    <w:rsid w:val="00715B92"/>
    <w:rsid w:val="00740A1D"/>
    <w:rsid w:val="00742389"/>
    <w:rsid w:val="007522D0"/>
    <w:rsid w:val="00761DE7"/>
    <w:rsid w:val="00767182"/>
    <w:rsid w:val="0078371B"/>
    <w:rsid w:val="00790096"/>
    <w:rsid w:val="007A0443"/>
    <w:rsid w:val="007A6667"/>
    <w:rsid w:val="007A7E88"/>
    <w:rsid w:val="007B430C"/>
    <w:rsid w:val="007C73A8"/>
    <w:rsid w:val="008010DA"/>
    <w:rsid w:val="008029A0"/>
    <w:rsid w:val="00802F5E"/>
    <w:rsid w:val="008326CC"/>
    <w:rsid w:val="0084428F"/>
    <w:rsid w:val="008654D1"/>
    <w:rsid w:val="00867F16"/>
    <w:rsid w:val="008809F2"/>
    <w:rsid w:val="0088431F"/>
    <w:rsid w:val="00887B3B"/>
    <w:rsid w:val="008B4A5D"/>
    <w:rsid w:val="008D1747"/>
    <w:rsid w:val="008E53E5"/>
    <w:rsid w:val="008F64F0"/>
    <w:rsid w:val="009067D1"/>
    <w:rsid w:val="0091711D"/>
    <w:rsid w:val="009179C1"/>
    <w:rsid w:val="009372B1"/>
    <w:rsid w:val="009463E2"/>
    <w:rsid w:val="0097438F"/>
    <w:rsid w:val="009A0DD5"/>
    <w:rsid w:val="009B5B8E"/>
    <w:rsid w:val="009C4F01"/>
    <w:rsid w:val="009C6FBF"/>
    <w:rsid w:val="009D08AB"/>
    <w:rsid w:val="00A03CFE"/>
    <w:rsid w:val="00A2551E"/>
    <w:rsid w:val="00A52C4C"/>
    <w:rsid w:val="00A62677"/>
    <w:rsid w:val="00A653E2"/>
    <w:rsid w:val="00A67420"/>
    <w:rsid w:val="00A71333"/>
    <w:rsid w:val="00A9073D"/>
    <w:rsid w:val="00AA33EE"/>
    <w:rsid w:val="00AA5442"/>
    <w:rsid w:val="00AB18FE"/>
    <w:rsid w:val="00AC49F3"/>
    <w:rsid w:val="00AD5975"/>
    <w:rsid w:val="00AD78A9"/>
    <w:rsid w:val="00AE2816"/>
    <w:rsid w:val="00AE3157"/>
    <w:rsid w:val="00AE558B"/>
    <w:rsid w:val="00AE56C9"/>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65406"/>
    <w:rsid w:val="00B73BAF"/>
    <w:rsid w:val="00B76905"/>
    <w:rsid w:val="00B81511"/>
    <w:rsid w:val="00BB113A"/>
    <w:rsid w:val="00BE0479"/>
    <w:rsid w:val="00BE07CD"/>
    <w:rsid w:val="00BE4EB5"/>
    <w:rsid w:val="00BF29D4"/>
    <w:rsid w:val="00C21D9C"/>
    <w:rsid w:val="00C41541"/>
    <w:rsid w:val="00C54449"/>
    <w:rsid w:val="00C56F2E"/>
    <w:rsid w:val="00CA1306"/>
    <w:rsid w:val="00CC5778"/>
    <w:rsid w:val="00CD4BBA"/>
    <w:rsid w:val="00CE0B85"/>
    <w:rsid w:val="00CE6E82"/>
    <w:rsid w:val="00CF1E47"/>
    <w:rsid w:val="00CF4BF7"/>
    <w:rsid w:val="00D00BE5"/>
    <w:rsid w:val="00D27BAD"/>
    <w:rsid w:val="00D55136"/>
    <w:rsid w:val="00D6202D"/>
    <w:rsid w:val="00D84755"/>
    <w:rsid w:val="00D91C96"/>
    <w:rsid w:val="00D92405"/>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62044"/>
    <w:rsid w:val="00E70AEA"/>
    <w:rsid w:val="00E953B6"/>
    <w:rsid w:val="00EA5F5A"/>
    <w:rsid w:val="00EC3AD6"/>
    <w:rsid w:val="00EE078D"/>
    <w:rsid w:val="00EE0AFD"/>
    <w:rsid w:val="00EE26E2"/>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31D40C43-D21C-424E-B328-FC01FEC06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49</Pages>
  <Words>8190</Words>
  <Characters>4668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44</cp:revision>
  <dcterms:created xsi:type="dcterms:W3CDTF">2021-01-04T16:04:00Z</dcterms:created>
  <dcterms:modified xsi:type="dcterms:W3CDTF">2021-01-0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